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0421" w:rsidRDefault="00490421" w:rsidP="00490421">
      <w:pPr>
        <w:tabs>
          <w:tab w:val="left" w:pos="2970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hmad, B. (2015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ingkatan Motivasi Belajar Siswa melalui Konseling Klasik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Abe Kreatifindo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isyah, S. (2013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Waktu dan Motivasi Belajar Terhadap Prestasi Belajar Siswa SMK Islam Kader Bangsa Pada Pelatihan Aplikasi MYOB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1–7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rikunto, S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PT RINEKA CIP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Fajhriani. N, D. (2020). Manajemen Waktu Belajar di Perguruan Tinggi pada Masa Pandemi Covid-19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JIEMAN: Journal of Islamic Educational Management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2), 169–180. https://doi.org/10.35719/jieman.v2i2.27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Grafiani Pretty, C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Seni Manajemen Waktu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H. Adamson (ed.)). Anak Hebat Indonesi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Hamzah, H. (2016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Teori Motivasi dan Pengukuranny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Harlina Haruna, N., &amp; Muhammad, F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Waktu Terhadap Hasil Belajar Matematika Siswa Kelas XII IPS SMA Peguruan Islam Maar Di Masa Pandemi Covid-19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17886">
        <w:rPr>
          <w:rFonts w:ascii="Times New Roman" w:hAnsi="Times New Roman" w:cs="Times New Roman"/>
          <w:noProof/>
          <w:sz w:val="24"/>
          <w:szCs w:val="24"/>
        </w:rPr>
        <w:t>, 13–21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Kurniawati, A. N., Winarno, &amp; Rejekiningsih, T. (2017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Terhadap Kedisiplinan Siswa Dalam Mematuhi Tata Tertib Sekolah di SMA Islam 1 Surakart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37–52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Lidya, V., Elburdah, R. P., Sudarso, E., &amp; Fauziah, G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gunaan Manajemen Waktu Terhadap Peningkatan Prestasi Belajar Di SMP Araisiyah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Lomu, L., &amp; Adi Widodo, S. (n.d.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Belajar dan Disiplin Belajar terhadap Prestasi belajar matematika sisw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745–751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Nasrul, D. F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anajemen Waktu Belajar di Perguruan Tinggi Pada Masa Pandemi Covid-19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2), 169–180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Putri Novianti, Y. (2017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waktu terhadap hasil belajar siswa kelas xii ips mata pelajaran ekonomi man kota blit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ardiman. (2014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Interaksi dan Motivasi Belajar Mengaj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obri, M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Kontribusi Kemandirian Dan Kedisiplinan Terhadap Hasil Belaj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Guepedia/fz (ed.)). Guepedi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ardi, M. (2018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arto, A. P., &amp; Yulianti, P. D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Faktor Kedisiplinan Belajar Pada Siswa Kelas X SMK Larenda Brebes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2), 232–238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yono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an Kualitatif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Sutopo (ed.); kedua). Alfabe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hardi. (n.d.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ran kedisiplinan terhadap peningkatan prestasi olaharaga dan kesehatan siswa sekolah das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A. Cristian (ed.)). CV. ANDI OFFSET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hmad, B. (2015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ingkatan Motivasi Belajar Siswa melalui Konseling Klasik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Abe Kreatifindo.S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isyah, S. (2013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garuh Manajemen Waktu dan Motivasi Belajar Terhadap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restasi Belajar Siswa SMK Islam Kader Bangsa Pada Pelatihan Aplikasi MYOB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1–7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Arikunto, S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PT RINEKA CIP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Grafiani Pretty, C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Seni Manajemen Waktu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H. Adamson (ed.)). Anak Hebat Indonesi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Hamzah, H. (2016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Teori Motivasi dan Pengukuranny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Harlina Haruna, N., &amp; Muhammad, F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Waktu Terhadap Hasil Belajar Matematika Siswa Kelas XII IPS SMA Peguruan Islam Maar Di Masa Pandemi Covid-19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17886">
        <w:rPr>
          <w:rFonts w:ascii="Times New Roman" w:hAnsi="Times New Roman" w:cs="Times New Roman"/>
          <w:noProof/>
          <w:sz w:val="24"/>
          <w:szCs w:val="24"/>
        </w:rPr>
        <w:t>, 13–21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Kurniawati, A. N., Winarno, &amp; Rejekiningsih, T. (2017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Terhadap Kedisiplinan Siswa Dalam Mematuhi Tata Tertib Sekolah di SMA Islam 1 Surakart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37–52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Lidya, V., Elburdah, R. P., Sudarso, E., &amp; Fauziah, G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gunaan Manajemen Waktu Terhadap Peningkatan Prestasi Belajar Di SMP Araisiyah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Lomu, L., &amp; Adi Widodo, S. (n.d.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Belajar dan Disiplin Belajar terhadap Prestasi belajar matematika siswa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745–751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Nasrul, D. F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anajemen Waktu Belajar di Perguruan Tinggi Pada Masa Pandemi Covid-19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V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2), 169–180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Putri Novianti, Y. (2017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ngaruh manajemen waktu terhadap hasil belajar siswa kelas xii ips mata pelajaran ekonomi man kota blit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ardiman. (2014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Interaksi dan Motivasi Belajar Mengaj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obri, M. (2020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Kontribusi Kemandirian Dan Kedisiplinan Terhadap Hasil Belaj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Guepedia/fz (ed.)). Guepedi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ardi, M. (2018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Belajar dan Pembelajaran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arto, A. P., &amp; Yulianti, P. D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Faktor Kedisiplinan Belajar Pada Siswa Kelas X SMK Larenda Brebes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C17886">
        <w:rPr>
          <w:rFonts w:ascii="Times New Roman" w:hAnsi="Times New Roman" w:cs="Times New Roman"/>
          <w:noProof/>
          <w:sz w:val="24"/>
          <w:szCs w:val="24"/>
        </w:rPr>
        <w:t>(2), 232–238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giyono. (2021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dan Kualitatif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Sutopo (ed.); kedua). Alfabeta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hardi. (n.d.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Peran kedisiplinan terhadap peningkatan prestasi olaharaga dan kesehatan siswa sekolah dasar</w:t>
      </w:r>
      <w:r w:rsidRPr="00C17886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490421" w:rsidRPr="00C17886" w:rsidRDefault="00490421" w:rsidP="004904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Suliyanto. (2018). </w:t>
      </w:r>
      <w:r w:rsidRPr="00C17886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C17886">
        <w:rPr>
          <w:rFonts w:ascii="Times New Roman" w:hAnsi="Times New Roman" w:cs="Times New Roman"/>
          <w:noProof/>
          <w:sz w:val="24"/>
          <w:szCs w:val="24"/>
        </w:rPr>
        <w:t xml:space="preserve"> (A. Cristian (ed.)). CV. ANDI OFFSET.</w:t>
      </w:r>
    </w:p>
    <w:p w:rsidR="00490421" w:rsidRDefault="00490421" w:rsidP="00490421">
      <w:pPr>
        <w:tabs>
          <w:tab w:val="left" w:pos="2970"/>
        </w:tabs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Pr="00C54BC3" w:rsidRDefault="00490421" w:rsidP="00490421">
      <w:pPr>
        <w:tabs>
          <w:tab w:val="left" w:pos="2970"/>
        </w:tabs>
        <w:spacing w:after="0" w:line="480" w:lineRule="auto"/>
        <w:jc w:val="center"/>
        <w:rPr>
          <w:rFonts w:ascii="Times New Roman" w:hAnsi="Times New Roman" w:cs="Times New Roman"/>
          <w:b/>
          <w:sz w:val="52"/>
          <w:szCs w:val="52"/>
        </w:rPr>
      </w:pPr>
      <w:r w:rsidRPr="00C54BC3">
        <w:rPr>
          <w:rFonts w:ascii="Times New Roman" w:hAnsi="Times New Roman" w:cs="Times New Roman"/>
          <w:b/>
          <w:sz w:val="52"/>
          <w:szCs w:val="52"/>
        </w:rPr>
        <w:t>LAMPIRAN</w:t>
      </w: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Caption"/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490421" w:rsidRPr="00FF5DAC" w:rsidRDefault="00490421" w:rsidP="00490421">
      <w:pPr>
        <w:pStyle w:val="Caption"/>
        <w:jc w:val="center"/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</w:rPr>
        <w:t>DAFTAR NAMA KELAS X IPS SMA TAKHASSUS AL-QUR’AN TARUB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59"/>
        <w:gridCol w:w="1419"/>
        <w:gridCol w:w="3544"/>
      </w:tblGrid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141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Induk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19" w:type="dxa"/>
            <w:vAlign w:val="bottom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Calibri" w:hAnsi="Calibri" w:cs="Calibri"/>
                <w:color w:val="000000"/>
              </w:rPr>
              <w:t>0161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faya Mazia Umam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2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nda Devina Putr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3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dini Isna Septi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4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ikah Fatin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5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uofi Rafik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6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ynthia Mely Yant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7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ni Arjul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8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ah Ayu Purwant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69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ni Risqiyah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0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anah Bulqiyah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1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ren Salsabil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2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sfa Rizqi Dwi Rindiy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3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sanatus Shif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4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kman Noor Hakim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5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lu Ilmah Sumah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6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mnun Aulia Aenurizq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7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y Nurzihan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8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Akbar Muzak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79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Zaenul Arifin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0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tiara Dinda Apriy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1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dia Novita Aflah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419" w:type="dxa"/>
            <w:vAlign w:val="bottom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2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ilin Nada Alhatt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3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il Widi Auli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4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uji Maulana Hidayat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5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Rizqa Adeli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6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lwa Iswatul Haw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7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irrajudin Abas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8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offa Nurul Haq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89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yafika Afronnyd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90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isunart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91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Zanuba Arifa Chapso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92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dah Fajar Cahy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93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ul Hidayat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419" w:type="dxa"/>
            <w:vAlign w:val="bottom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Calibri" w:hAnsi="Calibri" w:cs="Calibri"/>
                <w:color w:val="000000"/>
              </w:rPr>
              <w:t>0194</w:t>
            </w:r>
          </w:p>
        </w:tc>
        <w:tc>
          <w:tcPr>
            <w:tcW w:w="3544" w:type="dxa"/>
          </w:tcPr>
          <w:p w:rsidR="00490421" w:rsidRPr="00ED745B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suwaibatul Aslamiyah </w:t>
            </w:r>
          </w:p>
        </w:tc>
      </w:tr>
    </w:tbl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Pr="008D1DA1" w:rsidRDefault="00490421" w:rsidP="00490421">
      <w:pPr>
        <w:pStyle w:val="Caption"/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  <w:lang w:val="en-US"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490421" w:rsidRPr="00FF5DAC" w:rsidRDefault="00490421" w:rsidP="00490421">
      <w:pPr>
        <w:pStyle w:val="Caption"/>
        <w:jc w:val="center"/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i w:val="0"/>
          <w:iCs w:val="0"/>
          <w:color w:val="auto"/>
          <w:sz w:val="24"/>
          <w:szCs w:val="24"/>
        </w:rPr>
        <w:t>DAFTAR NAMA KELAS XI IPS SMA TAKHASSUS AL-QUR’AN TARUB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59"/>
        <w:gridCol w:w="3544"/>
      </w:tblGrid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yu Ananda Irawan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lila Sakinah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vi Nur Anjan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zzatul Munafiroh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Sulton Nur Alif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Faza Zyhrul Anam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jwa Anin Nada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utri Puspita Sari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ndi Aprianto 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brina Mutiara Eka M</w:t>
            </w:r>
          </w:p>
        </w:tc>
      </w:tr>
      <w:tr w:rsidR="00490421" w:rsidRPr="00E325F8" w:rsidTr="00645165">
        <w:trPr>
          <w:jc w:val="center"/>
        </w:trPr>
        <w:tc>
          <w:tcPr>
            <w:tcW w:w="65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544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iti Musaroh </w:t>
            </w:r>
          </w:p>
        </w:tc>
      </w:tr>
    </w:tbl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Pr="00CA27E0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</w:rPr>
      </w:pPr>
      <w:r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490421" w:rsidRDefault="00490421" w:rsidP="0049042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70697">
        <w:rPr>
          <w:rFonts w:ascii="Times New Roman" w:hAnsi="Times New Roman" w:cs="Times New Roman"/>
          <w:b/>
          <w:sz w:val="24"/>
          <w:szCs w:val="24"/>
        </w:rPr>
        <w:t xml:space="preserve">HASIL OBSERVASI </w:t>
      </w:r>
      <w:r>
        <w:rPr>
          <w:rFonts w:ascii="Times New Roman" w:hAnsi="Times New Roman" w:cs="Times New Roman"/>
          <w:b/>
          <w:sz w:val="24"/>
          <w:szCs w:val="24"/>
        </w:rPr>
        <w:t xml:space="preserve">AWAL </w:t>
      </w:r>
    </w:p>
    <w:p w:rsidR="00490421" w:rsidRPr="001009A9" w:rsidRDefault="00490421" w:rsidP="0049042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ARUH </w:t>
      </w:r>
      <w:r w:rsidRPr="00D70697">
        <w:rPr>
          <w:rFonts w:ascii="Times New Roman" w:hAnsi="Times New Roman" w:cs="Times New Roman"/>
          <w:b/>
          <w:sz w:val="24"/>
          <w:szCs w:val="24"/>
        </w:rPr>
        <w:t xml:space="preserve">MANAJEMEN WAKTU  </w:t>
      </w:r>
      <w:r>
        <w:rPr>
          <w:rFonts w:ascii="Times New Roman" w:hAnsi="Times New Roman" w:cs="Times New Roman"/>
          <w:b/>
          <w:sz w:val="24"/>
          <w:szCs w:val="24"/>
        </w:rPr>
        <w:t xml:space="preserve">DAN </w:t>
      </w:r>
      <w:r w:rsidRPr="00D70697">
        <w:rPr>
          <w:rFonts w:ascii="Times New Roman" w:hAnsi="Times New Roman" w:cs="Times New Roman"/>
          <w:b/>
          <w:sz w:val="24"/>
          <w:szCs w:val="24"/>
        </w:rPr>
        <w:t xml:space="preserve">MOTIVASI BELAJAR </w:t>
      </w:r>
      <w:r>
        <w:rPr>
          <w:rFonts w:ascii="Times New Roman" w:hAnsi="Times New Roman" w:cs="Times New Roman"/>
          <w:b/>
          <w:sz w:val="24"/>
          <w:szCs w:val="24"/>
        </w:rPr>
        <w:t xml:space="preserve">TERHADAP </w:t>
      </w:r>
      <w:r w:rsidRPr="00D70697">
        <w:rPr>
          <w:rFonts w:ascii="Times New Roman" w:hAnsi="Times New Roman" w:cs="Times New Roman"/>
          <w:b/>
          <w:sz w:val="24"/>
          <w:szCs w:val="24"/>
        </w:rPr>
        <w:t xml:space="preserve">KEDISIPLINAN BELAJAR </w:t>
      </w:r>
      <w:r>
        <w:rPr>
          <w:rFonts w:ascii="Times New Roman" w:hAnsi="Times New Roman" w:cs="Times New Roman"/>
          <w:b/>
          <w:sz w:val="24"/>
          <w:szCs w:val="24"/>
        </w:rPr>
        <w:t xml:space="preserve">SISWA </w:t>
      </w:r>
      <w:r w:rsidRPr="00D70697">
        <w:rPr>
          <w:rFonts w:ascii="Times New Roman" w:hAnsi="Times New Roman" w:cs="Times New Roman"/>
          <w:b/>
          <w:sz w:val="24"/>
          <w:szCs w:val="24"/>
        </w:rPr>
        <w:t>IPS SMA TAKHASSUS AL-QUR’AN TARUB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570"/>
        <w:gridCol w:w="3179"/>
        <w:gridCol w:w="1443"/>
        <w:gridCol w:w="1437"/>
        <w:gridCol w:w="1524"/>
      </w:tblGrid>
      <w:tr w:rsidR="00490421" w:rsidTr="00645165">
        <w:tc>
          <w:tcPr>
            <w:tcW w:w="350" w:type="pct"/>
          </w:tcPr>
          <w:p w:rsidR="00490421" w:rsidRPr="008D1DA1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D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.</w:t>
            </w:r>
          </w:p>
        </w:tc>
        <w:tc>
          <w:tcPr>
            <w:tcW w:w="1950" w:type="pct"/>
          </w:tcPr>
          <w:p w:rsidR="00490421" w:rsidRPr="008D1DA1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D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</w:t>
            </w:r>
          </w:p>
        </w:tc>
        <w:tc>
          <w:tcPr>
            <w:tcW w:w="885" w:type="pct"/>
          </w:tcPr>
          <w:p w:rsidR="00490421" w:rsidRPr="008D1DA1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D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najemen Waktu</w:t>
            </w:r>
          </w:p>
        </w:tc>
        <w:tc>
          <w:tcPr>
            <w:tcW w:w="881" w:type="pct"/>
          </w:tcPr>
          <w:p w:rsidR="00490421" w:rsidRPr="008D1DA1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D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Motivasi Belajar </w:t>
            </w:r>
          </w:p>
        </w:tc>
        <w:tc>
          <w:tcPr>
            <w:tcW w:w="935" w:type="pct"/>
          </w:tcPr>
          <w:p w:rsidR="00490421" w:rsidRPr="008D1DA1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D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disiplinan siswa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yu Ananda Irawan </w:t>
            </w:r>
          </w:p>
        </w:tc>
        <w:tc>
          <w:tcPr>
            <w:tcW w:w="885" w:type="pct"/>
          </w:tcPr>
          <w:p w:rsidR="00490421" w:rsidRPr="00CB5E0C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lila Sakinah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vi Nur Anjani 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ngat baik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zzatul Munafiroh 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Sulton Nur Alif 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950" w:type="pct"/>
          </w:tcPr>
          <w:p w:rsidR="00490421" w:rsidRPr="003508C7" w:rsidRDefault="00490421" w:rsidP="00645165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uhammad Faza Zyhrul A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  <w:tc>
          <w:tcPr>
            <w:tcW w:w="881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  <w:tc>
          <w:tcPr>
            <w:tcW w:w="93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jwa Anin Nada </w:t>
            </w:r>
          </w:p>
        </w:tc>
        <w:tc>
          <w:tcPr>
            <w:tcW w:w="885" w:type="pct"/>
          </w:tcPr>
          <w:p w:rsidR="00490421" w:rsidRPr="003E7029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utri Puspita Sar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ndi Aprianto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brina Mutiara Eka M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rPr>
          <w:trHeight w:val="297"/>
        </w:trPr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iti Musaro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faya Mazia Umam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nda Devina Putr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dini Isna Septian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ikah Fatin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uofi Rafik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ynthia Mely Yant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ni Arjul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ah Ayu Purwant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ni Risqiya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anah Bulqiya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ren Salsabil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sfa Rizqi Dwi Rindiyan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sanatus Shif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kman Noor Hakim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lu Ilmah Suma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mnun Aulia Aenurizq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y Nurzihan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Akbar Muzak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Zaenul Arifin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tiara Dinda Apriyan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dia Novita Afla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ilin Nada Alhattan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il Widi Auli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5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uji Maulana Hidayat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Rizqa Adeli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lwa Iswatul Haw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irrajudin Abas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offa Nurul Haq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yafika Afronnyda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isunart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Zanuba Arifa Chapso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dah Fajar Cahyan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ul Hidayati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urang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ukup </w:t>
            </w:r>
          </w:p>
        </w:tc>
      </w:tr>
      <w:tr w:rsidR="00490421" w:rsidTr="00645165">
        <w:tc>
          <w:tcPr>
            <w:tcW w:w="350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1950" w:type="pct"/>
          </w:tcPr>
          <w:p w:rsidR="00490421" w:rsidRPr="00E325F8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suwaibatul Aslamiyah </w:t>
            </w:r>
          </w:p>
        </w:tc>
        <w:tc>
          <w:tcPr>
            <w:tcW w:w="88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881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  <w:tc>
          <w:tcPr>
            <w:tcW w:w="935" w:type="pct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ngat baik </w:t>
            </w:r>
          </w:p>
        </w:tc>
      </w:tr>
    </w:tbl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297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490421" w:rsidRPr="008D1DA1" w:rsidRDefault="00490421" w:rsidP="00490421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D1DA1">
        <w:rPr>
          <w:rFonts w:ascii="Times New Roman" w:hAnsi="Times New Roman" w:cs="Times New Roman"/>
          <w:b/>
          <w:bCs/>
          <w:sz w:val="24"/>
          <w:szCs w:val="24"/>
        </w:rPr>
        <w:t>ANGKET</w:t>
      </w:r>
    </w:p>
    <w:p w:rsidR="00490421" w:rsidRDefault="00490421" w:rsidP="0049042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90680">
        <w:rPr>
          <w:rFonts w:ascii="Times New Roman" w:hAnsi="Times New Roman" w:cs="Times New Roman"/>
          <w:b/>
          <w:sz w:val="24"/>
          <w:szCs w:val="24"/>
        </w:rPr>
        <w:t>PENGARUH MANAJEMEN WAKTU DAN MOTIVASI BELAJAR TERHADAP KEDISIPLINAN BELAJAR SISWA IPS SMA TAKHASSUS AL-QUR’</w:t>
      </w:r>
      <w:r>
        <w:rPr>
          <w:rFonts w:ascii="Times New Roman" w:hAnsi="Times New Roman" w:cs="Times New Roman"/>
          <w:b/>
          <w:sz w:val="24"/>
          <w:szCs w:val="24"/>
        </w:rPr>
        <w:t>AN TARUB.</w:t>
      </w:r>
    </w:p>
    <w:p w:rsidR="00490421" w:rsidRDefault="00490421" w:rsidP="00D539FE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ngantar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Nur Homsi Amaliah 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318500030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gd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Pendidikan Ekonomi 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kultas</w:t>
      </w:r>
      <w:r>
        <w:rPr>
          <w:rFonts w:ascii="Times New Roman" w:hAnsi="Times New Roman" w:cs="Times New Roman"/>
          <w:sz w:val="24"/>
          <w:szCs w:val="24"/>
        </w:rPr>
        <w:tab/>
        <w:t xml:space="preserve">: Keguruan dan Ilmu Pendidikan 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mamater</w:t>
      </w:r>
      <w:r>
        <w:rPr>
          <w:rFonts w:ascii="Times New Roman" w:hAnsi="Times New Roman" w:cs="Times New Roman"/>
          <w:sz w:val="24"/>
          <w:szCs w:val="24"/>
        </w:rPr>
        <w:tab/>
        <w:t xml:space="preserve">: Universitas Pancasakti Tegal 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Untuk menyelesaikan penulisan skripsi mengenai “Pengaruh Manajemen Waktu dan Motivasi Belajar terhadap Kedisiplinan Belajar Siswa IPS SMA Takhassus Al-qur’an Tarub” harapan saya kepada siswa kelas X dan XI IPS dapat bersedia mengisi angket yang telah disediakan. insyaAllah jawaban angket saudara dijamin kerahasiaannya dan tidak mempengaruhi saudara sebagai siswa SMA Takhassus Al-qur’an Tarub, Atas kesediaan pengisian angket ini saya ucapkan terima kasih. </w:t>
      </w:r>
    </w:p>
    <w:p w:rsidR="00490421" w:rsidRDefault="00490421" w:rsidP="00D539FE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tunjuk Pengisian </w:t>
      </w:r>
    </w:p>
    <w:p w:rsidR="00490421" w:rsidRDefault="00490421" w:rsidP="00D539FE">
      <w:pPr>
        <w:pStyle w:val="ListParagraph"/>
        <w:numPr>
          <w:ilvl w:val="0"/>
          <w:numId w:val="2"/>
        </w:numPr>
        <w:spacing w:line="360" w:lineRule="auto"/>
        <w:ind w:left="11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si identitas terlebih dahulu pada kolom yang sudah disediakan. </w:t>
      </w:r>
    </w:p>
    <w:p w:rsidR="00490421" w:rsidRDefault="00490421" w:rsidP="00D539FE">
      <w:pPr>
        <w:pStyle w:val="ListParagraph"/>
        <w:numPr>
          <w:ilvl w:val="0"/>
          <w:numId w:val="2"/>
        </w:numPr>
        <w:spacing w:line="360" w:lineRule="auto"/>
        <w:ind w:left="11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rilah tanda (</w:t>
      </w:r>
      <w:r>
        <w:rPr>
          <w:rFonts w:ascii="Times New Roman" w:hAnsi="Times New Roman" w:cs="Times New Roman"/>
          <w:sz w:val="24"/>
          <w:szCs w:val="24"/>
        </w:rPr>
        <w:sym w:font="Wingdings" w:char="F0FC"/>
      </w:r>
      <w:r>
        <w:rPr>
          <w:rFonts w:ascii="Times New Roman" w:hAnsi="Times New Roman" w:cs="Times New Roman"/>
          <w:sz w:val="24"/>
          <w:szCs w:val="24"/>
        </w:rPr>
        <w:t xml:space="preserve">) ceklis pada salah satu jawaban yang menurut saudara sesuai dengan kenyataan yang terjadi. </w:t>
      </w:r>
    </w:p>
    <w:tbl>
      <w:tblPr>
        <w:tblStyle w:val="TableGrid"/>
        <w:tblW w:w="0" w:type="auto"/>
        <w:tblInd w:w="1134" w:type="dxa"/>
        <w:tblLook w:val="04A0" w:firstRow="1" w:lastRow="0" w:firstColumn="1" w:lastColumn="0" w:noHBand="0" w:noVBand="1"/>
      </w:tblPr>
      <w:tblGrid>
        <w:gridCol w:w="570"/>
        <w:gridCol w:w="2717"/>
        <w:gridCol w:w="766"/>
        <w:gridCol w:w="734"/>
        <w:gridCol w:w="775"/>
        <w:gridCol w:w="688"/>
        <w:gridCol w:w="769"/>
      </w:tblGrid>
      <w:tr w:rsidR="00490421" w:rsidTr="00645165">
        <w:tc>
          <w:tcPr>
            <w:tcW w:w="570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3100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nyataan</w:t>
            </w:r>
          </w:p>
        </w:tc>
        <w:tc>
          <w:tcPr>
            <w:tcW w:w="848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845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848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S</w:t>
            </w:r>
          </w:p>
        </w:tc>
        <w:tc>
          <w:tcPr>
            <w:tcW w:w="743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809" w:type="dxa"/>
          </w:tcPr>
          <w:p w:rsidR="00490421" w:rsidRDefault="00490421" w:rsidP="00645165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490421" w:rsidTr="00645165">
        <w:tc>
          <w:tcPr>
            <w:tcW w:w="570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3100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menyiapkan buku panduan pelajaran</w:t>
            </w:r>
          </w:p>
        </w:tc>
        <w:tc>
          <w:tcPr>
            <w:tcW w:w="848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5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48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43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9" w:type="dxa"/>
          </w:tcPr>
          <w:p w:rsidR="00490421" w:rsidRDefault="00490421" w:rsidP="00645165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Pr="00075BF4" w:rsidRDefault="00490421" w:rsidP="0049042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90421" w:rsidRDefault="00490421" w:rsidP="00D539FE">
      <w:pPr>
        <w:pStyle w:val="ListParagraph"/>
        <w:numPr>
          <w:ilvl w:val="0"/>
          <w:numId w:val="2"/>
        </w:numPr>
        <w:spacing w:after="0" w:line="240" w:lineRule="auto"/>
        <w:ind w:left="1134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lom terdiri dari 5 jawaban yang sudah tersedia. Dengan penjelasan sebagai berikut: </w:t>
      </w:r>
    </w:p>
    <w:p w:rsidR="00490421" w:rsidRPr="0021704E" w:rsidRDefault="00490421" w:rsidP="00D539FE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14657">
        <w:rPr>
          <w:rFonts w:ascii="Times New Roman" w:hAnsi="Times New Roman" w:cs="Times New Roman"/>
          <w:bCs/>
          <w:sz w:val="24"/>
          <w:szCs w:val="24"/>
          <w:lang w:val="en-US"/>
        </w:rPr>
        <w:t>Sangat Setuju (SS)</w:t>
      </w:r>
    </w:p>
    <w:p w:rsidR="00490421" w:rsidRPr="0021704E" w:rsidRDefault="00490421" w:rsidP="00D539FE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14657">
        <w:rPr>
          <w:rFonts w:ascii="Times New Roman" w:hAnsi="Times New Roman" w:cs="Times New Roman"/>
          <w:bCs/>
          <w:sz w:val="24"/>
          <w:szCs w:val="24"/>
          <w:lang w:val="en-US"/>
        </w:rPr>
        <w:t>Setuju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S)</w:t>
      </w:r>
    </w:p>
    <w:p w:rsidR="00490421" w:rsidRPr="0021704E" w:rsidRDefault="00490421" w:rsidP="00D539FE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Kurang Setuju (KS)</w:t>
      </w:r>
    </w:p>
    <w:p w:rsidR="00490421" w:rsidRPr="000D1F45" w:rsidRDefault="00490421" w:rsidP="00D539FE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Tidak Setuju (TS)</w:t>
      </w:r>
    </w:p>
    <w:p w:rsidR="00490421" w:rsidRPr="00075BF4" w:rsidRDefault="00490421" w:rsidP="00D539FE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Sangat Tidak Setuju (STS)</w:t>
      </w:r>
    </w:p>
    <w:p w:rsidR="00490421" w:rsidRDefault="00490421" w:rsidP="00D539FE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Identitas Responden 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:rsidR="00490421" w:rsidRPr="00075BF4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enis Kelamis</w:t>
      </w:r>
      <w:r>
        <w:rPr>
          <w:rFonts w:ascii="Times New Roman" w:hAnsi="Times New Roman" w:cs="Times New Roman"/>
          <w:sz w:val="24"/>
          <w:szCs w:val="24"/>
        </w:rPr>
        <w:tab/>
        <w:t>:</w:t>
      </w:r>
    </w:p>
    <w:p w:rsidR="00490421" w:rsidRPr="00075BF4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tbl>
      <w:tblPr>
        <w:tblStyle w:val="TableGrid"/>
        <w:tblpPr w:leftFromText="180" w:rightFromText="180" w:vertAnchor="page" w:horzAnchor="margin" w:tblpX="817" w:tblpY="4856"/>
        <w:tblW w:w="8256" w:type="dxa"/>
        <w:tblLayout w:type="fixed"/>
        <w:tblLook w:val="04A0" w:firstRow="1" w:lastRow="0" w:firstColumn="1" w:lastColumn="0" w:noHBand="0" w:noVBand="1"/>
      </w:tblPr>
      <w:tblGrid>
        <w:gridCol w:w="601"/>
        <w:gridCol w:w="4678"/>
        <w:gridCol w:w="567"/>
        <w:gridCol w:w="567"/>
        <w:gridCol w:w="567"/>
        <w:gridCol w:w="567"/>
        <w:gridCol w:w="709"/>
      </w:tblGrid>
      <w:tr w:rsidR="00490421" w:rsidTr="00645165">
        <w:tc>
          <w:tcPr>
            <w:tcW w:w="601" w:type="dxa"/>
            <w:vMerge w:val="restart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4678" w:type="dxa"/>
            <w:vMerge w:val="restart"/>
            <w:vAlign w:val="center"/>
          </w:tcPr>
          <w:p w:rsidR="00490421" w:rsidRPr="002536F1" w:rsidRDefault="00490421" w:rsidP="00645165">
            <w:pPr>
              <w:tabs>
                <w:tab w:val="left" w:pos="3435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Pilihan</w:t>
            </w:r>
          </w:p>
        </w:tc>
      </w:tr>
      <w:tr w:rsidR="00490421" w:rsidTr="00645165">
        <w:tc>
          <w:tcPr>
            <w:tcW w:w="601" w:type="dxa"/>
            <w:vMerge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4678" w:type="dxa"/>
            <w:vMerge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SS</w:t>
            </w:r>
          </w:p>
        </w:tc>
        <w:tc>
          <w:tcPr>
            <w:tcW w:w="567" w:type="dxa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</w:p>
        </w:tc>
        <w:tc>
          <w:tcPr>
            <w:tcW w:w="567" w:type="dxa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KS</w:t>
            </w:r>
          </w:p>
        </w:tc>
        <w:tc>
          <w:tcPr>
            <w:tcW w:w="567" w:type="dxa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TS</w:t>
            </w:r>
          </w:p>
        </w:tc>
        <w:tc>
          <w:tcPr>
            <w:tcW w:w="709" w:type="dxa"/>
            <w:vAlign w:val="center"/>
          </w:tcPr>
          <w:p w:rsidR="00490421" w:rsidRPr="002536F1" w:rsidRDefault="00490421" w:rsidP="0064516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536F1">
              <w:rPr>
                <w:rFonts w:ascii="Times New Roman" w:hAnsi="Times New Roman" w:cs="Times New Roman"/>
                <w:b/>
                <w:sz w:val="24"/>
                <w:szCs w:val="24"/>
              </w:rPr>
              <w:t>STS</w:t>
            </w: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yiapkan buku panduan pelajaran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yiapkan alat tulis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yusun jadwal kegiatan setiap hari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mbuat daftar tugas mata pelajaran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langsung mengerjakan tugas yang diberikan oleh guru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mbaca materi pelajaran sebelum dimulai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olak mencotek saat ulangan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sikap jujur dalam segala hal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langsung mengerjakan tugas yang diberikan oleh guru, walaupun guru tidak hadir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ya langsung mengumpulkan tugas yang sudah saya kerjakan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langsung merangkum pelajaran yang telah diberikan oleh guru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601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678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mbaca buku diperpustakaan pada jam kosong </w:t>
            </w: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vAlign w:val="center"/>
          </w:tcPr>
          <w:p w:rsidR="00490421" w:rsidRDefault="00490421" w:rsidP="00645165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Default="00490421" w:rsidP="00D539FE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gket Manajemen Waktu (Variabel X</w:t>
      </w:r>
      <w:r w:rsidRPr="0021704E">
        <w:rPr>
          <w:rFonts w:ascii="Times New Roman" w:hAnsi="Times New Roman" w:cs="Times New Roman"/>
          <w:b/>
          <w:sz w:val="24"/>
          <w:szCs w:val="24"/>
          <w:vertAlign w:val="subscript"/>
        </w:rPr>
        <w:t>1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Pr="006A075C" w:rsidRDefault="00490421" w:rsidP="00490421"/>
    <w:p w:rsidR="00490421" w:rsidRDefault="00490421" w:rsidP="00490421"/>
    <w:p w:rsidR="00490421" w:rsidRDefault="00490421" w:rsidP="00D539FE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gket Motivasi Belajar (Variabel X</w:t>
      </w:r>
      <w:r w:rsidRPr="000D1F45">
        <w:rPr>
          <w:rFonts w:ascii="Times New Roman" w:hAnsi="Times New Roman" w:cs="Times New Roman"/>
          <w:b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TableGrid1"/>
        <w:tblW w:w="8222" w:type="dxa"/>
        <w:tblInd w:w="817" w:type="dxa"/>
        <w:tblLayout w:type="fixed"/>
        <w:tblLook w:val="04A0" w:firstRow="1" w:lastRow="0" w:firstColumn="1" w:lastColumn="0" w:noHBand="0" w:noVBand="1"/>
      </w:tblPr>
      <w:tblGrid>
        <w:gridCol w:w="567"/>
        <w:gridCol w:w="4678"/>
        <w:gridCol w:w="567"/>
        <w:gridCol w:w="567"/>
        <w:gridCol w:w="567"/>
        <w:gridCol w:w="567"/>
        <w:gridCol w:w="709"/>
      </w:tblGrid>
      <w:tr w:rsidR="00490421" w:rsidRPr="00050A5C" w:rsidTr="00645165">
        <w:tc>
          <w:tcPr>
            <w:tcW w:w="567" w:type="dxa"/>
            <w:vMerge w:val="restart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en-ID"/>
              </w:rPr>
            </w:pPr>
            <w:r w:rsidRPr="00050A5C">
              <w:rPr>
                <w:rFonts w:ascii="Times New Roman" w:hAnsi="Times New Roman" w:cs="Times New Roman"/>
                <w:noProof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4678" w:type="dxa"/>
            <w:vMerge w:val="restart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RNYATAAN</w:t>
            </w:r>
          </w:p>
        </w:tc>
        <w:tc>
          <w:tcPr>
            <w:tcW w:w="2977" w:type="dxa"/>
            <w:gridSpan w:val="5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ilihan </w:t>
            </w:r>
          </w:p>
        </w:tc>
      </w:tr>
      <w:tr w:rsidR="00490421" w:rsidRPr="00050A5C" w:rsidTr="00645165">
        <w:tc>
          <w:tcPr>
            <w:tcW w:w="567" w:type="dxa"/>
            <w:vMerge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eastAsia="en-ID"/>
              </w:rPr>
            </w:pPr>
          </w:p>
        </w:tc>
        <w:tc>
          <w:tcPr>
            <w:tcW w:w="4678" w:type="dxa"/>
            <w:vMerge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S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S</w:t>
            </w: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S</w:t>
            </w: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yiapkan alat tulis yang akan dibawa ke sekolah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eriksa perlengkapan belajar sebelum berangkat sekolah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berangkat ke sekolah dengan penuh semangat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rasa terpaksa belajar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biasakan diri untuk menjaga kesehatan agar dapat mengikuti proses belajar dengan baik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akan makanan bergizi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akai seragam sekolah dengan rapi dan lengkap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baca materi pelajaran sebelum guru menerangkan dikelas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baca materi pelajaran setelah guru menerangkannya dikelas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cari tahu materi pelajaran tambahan untuk memperluas wawasan saya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buat daftar pertanyaan yang tak terjawab saat belajar dirumah untuk disampaikan kepada gur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dengarkan guru ketika sedang menerangkan materi pelajaran di kelas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catat intisari materi pelajaran yang diterangkan guru pada buku tertent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Saya menulis pertanyaan-pertanyaan tentang materi pelajaran yang tidak dimengerti dari yang diterangkan guru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berkonsentrasi penuuh dalam memahami apa yang diterangkan gur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anggapi pertanyaan dari guru yang sesuai dengan mata pelajaran yang sedang dibahas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laksanakan semua perintah guru yang berkaitan dengan praktik pada materi pelajaran yang bersangkutan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ilih tempat duduk yang dekat dengan gur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ilih tempat yang jauh dari gangguan teman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gerjakan tugas tepat wakt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gerjakan tugas sebaik mungkin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sangat bersemangat ketika mengerjakan tugas-tugas yang sulit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rasa tertantang untuk menyelesaikan tugas-tugas pada mata pelajaran yang baru saja dipelajari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nanyakan kembali materi yang sulit kepada teman dan guru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membaca kembali catatan materi pelajaran yang telah diajarkan guru mata pelajaran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050A5C" w:rsidTr="00645165"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4678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50A5C">
              <w:rPr>
                <w:rFonts w:ascii="Times New Roman" w:hAnsi="Times New Roman" w:cs="Times New Roman"/>
                <w:sz w:val="24"/>
                <w:szCs w:val="24"/>
              </w:rPr>
              <w:t xml:space="preserve">Saya berusaha menambah wawasan tentang materi pelajaran melalui internet </w:t>
            </w: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Pr="00050A5C" w:rsidRDefault="00490421" w:rsidP="00645165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Pr="00050A5C" w:rsidRDefault="00490421" w:rsidP="0049042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D539FE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gket Kedisiplinan Belajar (Variabel Y)</w:t>
      </w:r>
    </w:p>
    <w:tbl>
      <w:tblPr>
        <w:tblStyle w:val="TableGrid"/>
        <w:tblOverlap w:val="never"/>
        <w:tblW w:w="8222" w:type="dxa"/>
        <w:tblInd w:w="817" w:type="dxa"/>
        <w:tblLayout w:type="fixed"/>
        <w:tblLook w:val="04A0" w:firstRow="1" w:lastRow="0" w:firstColumn="1" w:lastColumn="0" w:noHBand="0" w:noVBand="1"/>
      </w:tblPr>
      <w:tblGrid>
        <w:gridCol w:w="567"/>
        <w:gridCol w:w="4536"/>
        <w:gridCol w:w="709"/>
        <w:gridCol w:w="567"/>
        <w:gridCol w:w="567"/>
        <w:gridCol w:w="567"/>
        <w:gridCol w:w="709"/>
      </w:tblGrid>
      <w:tr w:rsidR="00490421" w:rsidTr="00645165">
        <w:tc>
          <w:tcPr>
            <w:tcW w:w="567" w:type="dxa"/>
            <w:vMerge w:val="restart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4536" w:type="dxa"/>
            <w:vMerge w:val="restart"/>
          </w:tcPr>
          <w:p w:rsidR="00490421" w:rsidRDefault="00490421" w:rsidP="00645165">
            <w:pPr>
              <w:tabs>
                <w:tab w:val="left" w:pos="3435"/>
              </w:tabs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rnyataan </w:t>
            </w:r>
          </w:p>
        </w:tc>
        <w:tc>
          <w:tcPr>
            <w:tcW w:w="3119" w:type="dxa"/>
            <w:gridSpan w:val="5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ilihan</w:t>
            </w:r>
          </w:p>
        </w:tc>
      </w:tr>
      <w:tr w:rsidR="00490421" w:rsidTr="00645165">
        <w:tc>
          <w:tcPr>
            <w:tcW w:w="567" w:type="dxa"/>
            <w:vMerge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36" w:type="dxa"/>
            <w:vMerge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S</w:t>
            </w: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S</w:t>
            </w: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S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S</w:t>
            </w: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datang 15 menit sebelum pelajaran di mulai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pulang setelah bel pulang berbunyi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datang tepat waktu sesuai jam pelajaran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mbawa buku sesuai jadwal pelajaran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idak meninggalkan kelas pada saat jam pelajaran berlangsung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tidak meninggalkan kelas saat jam kosong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gumpulkan tugas tepat waktu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sikap tenang saat jam pelajaran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konsentrasi dan tidak tidur saat jam pelajaran sedang berlangsung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sikap jujur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langsung mengerjakan tugas ketika diberi tugas oleh guru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fokus saat mengerjakan tugas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selalu mencatat penjelasan guru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bertanya pelajaran yang belum paham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Tr="00645165">
        <w:trPr>
          <w:trHeight w:val="70"/>
        </w:trPr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536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ya menjawab semua pertanyaan guru dan teman </w:t>
            </w: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</w:tcPr>
          <w:p w:rsidR="00490421" w:rsidRDefault="00490421" w:rsidP="00645165">
            <w:pPr>
              <w:suppressOverlap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Pr="00480914" w:rsidRDefault="00490421" w:rsidP="00490421">
      <w:pPr>
        <w:pStyle w:val="Caption"/>
        <w:rPr>
          <w:rFonts w:ascii="Times New Roman" w:hAnsi="Times New Roman" w:cs="Times New Roman"/>
          <w:bCs/>
          <w:i w:val="0"/>
          <w:iCs w:val="0"/>
          <w:sz w:val="24"/>
          <w:szCs w:val="24"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FTAR NAMA 25 RESPONDEN UJI COBA </w:t>
      </w: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F5DAC">
        <w:rPr>
          <w:rFonts w:ascii="Times New Roman" w:hAnsi="Times New Roman" w:cs="Times New Roman"/>
          <w:b/>
          <w:sz w:val="24"/>
          <w:szCs w:val="24"/>
        </w:rPr>
        <w:t>INSTRUMEN</w:t>
      </w:r>
      <w:r>
        <w:rPr>
          <w:rFonts w:ascii="Times New Roman" w:hAnsi="Times New Roman" w:cs="Times New Roman"/>
          <w:b/>
          <w:sz w:val="24"/>
          <w:szCs w:val="24"/>
        </w:rPr>
        <w:t xml:space="preserve"> PENELITIAN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3399"/>
      </w:tblGrid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yu Ananda Irawa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lila Sakinah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vi Nur Anj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zzatul Munafiro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Sulton Nur Alif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Faza Zyhrul Anam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jwa Anin Nad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utri Puspita Sar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ndi Aprianto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399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brina Mutiara Eka M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faya Mazia Umam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nda Devina Putr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dini Isna Septi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ikah Fati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uofi Rafik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ynthia Mely Yan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ni Arjul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ah Ayu Purwan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ni Risqiy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anah Bulqiy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ren Salsabil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sfa Rizqi Dwi Rindiy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sanatus Shif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kman Noor Hakim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FD1A9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3399" w:type="dxa"/>
          </w:tcPr>
          <w:p w:rsidR="00490421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lu Ilmah Sumah </w:t>
            </w:r>
          </w:p>
        </w:tc>
      </w:tr>
    </w:tbl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490421" w:rsidRPr="00480914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</w:p>
    <w:tbl>
      <w:tblPr>
        <w:tblpPr w:leftFromText="180" w:rightFromText="180" w:vertAnchor="text" w:horzAnchor="margin" w:tblpXSpec="right" w:tblpY="943"/>
        <w:tblW w:w="7194" w:type="dxa"/>
        <w:tblLook w:val="04A0" w:firstRow="1" w:lastRow="0" w:firstColumn="1" w:lastColumn="0" w:noHBand="0" w:noVBand="1"/>
      </w:tblPr>
      <w:tblGrid>
        <w:gridCol w:w="1240"/>
        <w:gridCol w:w="426"/>
        <w:gridCol w:w="425"/>
        <w:gridCol w:w="425"/>
        <w:gridCol w:w="426"/>
        <w:gridCol w:w="425"/>
        <w:gridCol w:w="425"/>
        <w:gridCol w:w="425"/>
        <w:gridCol w:w="426"/>
        <w:gridCol w:w="425"/>
        <w:gridCol w:w="440"/>
        <w:gridCol w:w="440"/>
        <w:gridCol w:w="440"/>
        <w:gridCol w:w="806"/>
      </w:tblGrid>
      <w:tr w:rsidR="00490421" w:rsidRPr="009873F5" w:rsidTr="00645165">
        <w:trPr>
          <w:trHeight w:val="300"/>
        </w:trPr>
        <w:tc>
          <w:tcPr>
            <w:tcW w:w="7194" w:type="dxa"/>
            <w:gridSpan w:val="1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Responden</w:t>
            </w:r>
          </w:p>
        </w:tc>
        <w:tc>
          <w:tcPr>
            <w:tcW w:w="5148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lang w:eastAsia="id-ID"/>
              </w:rPr>
            </w:pPr>
            <w:r w:rsidRPr="00EA5A94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  <w:t>Butir Pernyataan</w:t>
            </w:r>
          </w:p>
        </w:tc>
        <w:tc>
          <w:tcPr>
            <w:tcW w:w="80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otal skor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EA5A94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80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EA5A94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9873F5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9873F5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9873F5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</w:tbl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ULASI DATA UJI COBA 25 RESPONDEN VARIABEL MANAJEMEN WAKTU (X1)</w:t>
      </w: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Pr="00EA5A94" w:rsidRDefault="00490421" w:rsidP="00490421"/>
    <w:p w:rsidR="00490421" w:rsidRDefault="00490421" w:rsidP="00490421"/>
    <w:p w:rsidR="00490421" w:rsidRDefault="00490421" w:rsidP="00490421">
      <w:pPr>
        <w:tabs>
          <w:tab w:val="left" w:pos="4852"/>
        </w:tabs>
      </w:pPr>
      <w:r>
        <w:tab/>
      </w: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pStyle w:val="ListParagraph"/>
        <w:spacing w:line="360" w:lineRule="auto"/>
        <w:rPr>
          <w:rFonts w:ascii="Times New Roman" w:hAnsi="Times New Roman" w:cs="Times New Roman"/>
          <w:b/>
          <w:sz w:val="24"/>
          <w:szCs w:val="24"/>
        </w:rPr>
        <w:sectPr w:rsidR="00490421" w:rsidSect="00DE13F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2268" w:right="1701" w:bottom="1701" w:left="2268" w:header="709" w:footer="709" w:gutter="0"/>
          <w:pgNumType w:start="92"/>
          <w:cols w:space="708"/>
          <w:titlePg/>
          <w:docGrid w:linePitch="360"/>
        </w:sectPr>
      </w:pPr>
    </w:p>
    <w:p w:rsidR="00490421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</w:p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ULASI DATA UJI COBA 25 RESPONDEN VARIABEL MOTIVASI BELAJAR (X2)</w:t>
      </w:r>
    </w:p>
    <w:tbl>
      <w:tblPr>
        <w:tblW w:w="13613" w:type="dxa"/>
        <w:tblInd w:w="113" w:type="dxa"/>
        <w:tblLook w:val="04A0" w:firstRow="1" w:lastRow="0" w:firstColumn="1" w:lastColumn="0" w:noHBand="0" w:noVBand="1"/>
      </w:tblPr>
      <w:tblGrid>
        <w:gridCol w:w="1240"/>
        <w:gridCol w:w="477"/>
        <w:gridCol w:w="426"/>
        <w:gridCol w:w="425"/>
        <w:gridCol w:w="425"/>
        <w:gridCol w:w="425"/>
        <w:gridCol w:w="426"/>
        <w:gridCol w:w="425"/>
        <w:gridCol w:w="425"/>
        <w:gridCol w:w="425"/>
        <w:gridCol w:w="440"/>
        <w:gridCol w:w="440"/>
        <w:gridCol w:w="440"/>
        <w:gridCol w:w="440"/>
        <w:gridCol w:w="440"/>
        <w:gridCol w:w="494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440"/>
        <w:gridCol w:w="960"/>
      </w:tblGrid>
      <w:tr w:rsidR="00490421" w:rsidRPr="0044659E" w:rsidTr="00645165">
        <w:trPr>
          <w:trHeight w:val="300"/>
        </w:trPr>
        <w:tc>
          <w:tcPr>
            <w:tcW w:w="12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44659E" w:rsidRDefault="00490421" w:rsidP="0064516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Responden</w:t>
            </w:r>
          </w:p>
        </w:tc>
        <w:tc>
          <w:tcPr>
            <w:tcW w:w="11413" w:type="dxa"/>
            <w:gridSpan w:val="2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utir Pernyataan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otal Skor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  <w:tc>
          <w:tcPr>
            <w:tcW w:w="4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4</w:t>
            </w:r>
          </w:p>
        </w:tc>
        <w:tc>
          <w:tcPr>
            <w:tcW w:w="4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5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6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7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8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4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5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6</w:t>
            </w:r>
          </w:p>
        </w:tc>
        <w:tc>
          <w:tcPr>
            <w:tcW w:w="9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5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4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4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0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1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8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4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0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89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89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85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6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2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1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7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03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8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19</w:t>
            </w:r>
          </w:p>
        </w:tc>
      </w:tr>
      <w:tr w:rsidR="00490421" w:rsidRPr="0044659E" w:rsidTr="00645165">
        <w:trPr>
          <w:trHeight w:val="300"/>
        </w:trPr>
        <w:tc>
          <w:tcPr>
            <w:tcW w:w="12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44659E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44659E">
              <w:rPr>
                <w:rFonts w:ascii="Calibri" w:eastAsia="Times New Roman" w:hAnsi="Calibri" w:cs="Calibri"/>
                <w:color w:val="000000"/>
                <w:lang w:eastAsia="id-ID"/>
              </w:rPr>
              <w:t>95</w:t>
            </w:r>
          </w:p>
        </w:tc>
      </w:tr>
    </w:tbl>
    <w:p w:rsidR="00490421" w:rsidRDefault="00490421" w:rsidP="00490421">
      <w:pPr>
        <w:pStyle w:val="ListParagraph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Default="00490421" w:rsidP="00490421">
      <w:pPr>
        <w:tabs>
          <w:tab w:val="left" w:pos="4852"/>
        </w:tabs>
      </w:pPr>
    </w:p>
    <w:p w:rsidR="00490421" w:rsidRPr="00476B35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  <w:lang w:val="en-US"/>
        </w:rPr>
        <w:sectPr w:rsidR="00490421" w:rsidRPr="00476B35" w:rsidSect="00DD7E7D">
          <w:pgSz w:w="16838" w:h="11906" w:orient="landscape"/>
          <w:pgMar w:top="1701" w:right="1701" w:bottom="2268" w:left="2268" w:header="709" w:footer="709" w:gutter="0"/>
          <w:cols w:space="708"/>
          <w:titlePg/>
          <w:docGrid w:linePitch="360"/>
        </w:sect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 w:rsidRPr="00C82083">
        <w:rPr>
          <w:rFonts w:asciiTheme="majorBidi" w:hAnsiTheme="majorBidi" w:cstheme="majorBidi"/>
          <w:b/>
          <w:bCs/>
        </w:rPr>
        <w:t>TABULASI DATA UJI COBA 25 RESPONDEN VARIABEL</w:t>
      </w:r>
      <w:r>
        <w:rPr>
          <w:rFonts w:asciiTheme="majorBidi" w:hAnsiTheme="majorBidi" w:cstheme="majorBidi"/>
          <w:b/>
          <w:bCs/>
        </w:rPr>
        <w:t xml:space="preserve"> KEDISIPLINAN BELAJAR</w:t>
      </w:r>
      <w:r w:rsidRPr="00C82083">
        <w:rPr>
          <w:rFonts w:asciiTheme="majorBidi" w:hAnsiTheme="majorBidi" w:cstheme="majorBidi"/>
          <w:b/>
          <w:bCs/>
        </w:rPr>
        <w:t xml:space="preserve"> </w:t>
      </w:r>
      <w:r>
        <w:rPr>
          <w:rFonts w:asciiTheme="majorBidi" w:hAnsiTheme="majorBidi" w:cstheme="majorBidi"/>
          <w:b/>
          <w:bCs/>
        </w:rPr>
        <w:t>(</w:t>
      </w:r>
      <w:r w:rsidRPr="00C82083">
        <w:rPr>
          <w:rFonts w:asciiTheme="majorBidi" w:hAnsiTheme="majorBidi" w:cstheme="majorBidi"/>
          <w:b/>
          <w:bCs/>
        </w:rPr>
        <w:t>Y</w:t>
      </w:r>
      <w:r>
        <w:rPr>
          <w:rFonts w:asciiTheme="majorBidi" w:hAnsiTheme="majorBidi" w:cstheme="majorBidi"/>
          <w:b/>
          <w:bCs/>
        </w:rPr>
        <w:t>)</w:t>
      </w:r>
    </w:p>
    <w:tbl>
      <w:tblPr>
        <w:tblW w:w="8674" w:type="dxa"/>
        <w:tblInd w:w="2427" w:type="dxa"/>
        <w:tblLook w:val="04A0" w:firstRow="1" w:lastRow="0" w:firstColumn="1" w:lastColumn="0" w:noHBand="0" w:noVBand="1"/>
      </w:tblPr>
      <w:tblGrid>
        <w:gridCol w:w="1256"/>
        <w:gridCol w:w="453"/>
        <w:gridCol w:w="425"/>
        <w:gridCol w:w="425"/>
        <w:gridCol w:w="426"/>
        <w:gridCol w:w="425"/>
        <w:gridCol w:w="425"/>
        <w:gridCol w:w="425"/>
        <w:gridCol w:w="426"/>
        <w:gridCol w:w="425"/>
        <w:gridCol w:w="440"/>
        <w:gridCol w:w="440"/>
        <w:gridCol w:w="440"/>
        <w:gridCol w:w="440"/>
        <w:gridCol w:w="440"/>
        <w:gridCol w:w="440"/>
        <w:gridCol w:w="987"/>
      </w:tblGrid>
      <w:tr w:rsidR="00490421" w:rsidRPr="00C82083" w:rsidTr="00645165">
        <w:trPr>
          <w:trHeight w:val="300"/>
        </w:trPr>
        <w:tc>
          <w:tcPr>
            <w:tcW w:w="1219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</w:pPr>
            <w:r w:rsidRPr="00C82083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  <w:t>Responden</w:t>
            </w:r>
          </w:p>
        </w:tc>
        <w:tc>
          <w:tcPr>
            <w:tcW w:w="6495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</w:pPr>
            <w:r w:rsidRPr="00C82083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  <w:t xml:space="preserve">Butir Pernyataan 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</w:pPr>
            <w:r w:rsidRPr="00C82083">
              <w:rPr>
                <w:rFonts w:asciiTheme="majorBidi" w:eastAsia="Times New Roman" w:hAnsiTheme="majorBidi" w:cstheme="majorBidi"/>
                <w:b/>
                <w:bCs/>
                <w:color w:val="000000"/>
                <w:lang w:eastAsia="id-ID"/>
              </w:rPr>
              <w:t>TOTAL SKOR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4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5</w:t>
            </w:r>
          </w:p>
        </w:tc>
        <w:tc>
          <w:tcPr>
            <w:tcW w:w="96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1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C82083" w:rsidTr="00645165">
        <w:trPr>
          <w:trHeight w:val="300"/>
        </w:trPr>
        <w:tc>
          <w:tcPr>
            <w:tcW w:w="12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C82083" w:rsidRDefault="00490421" w:rsidP="00645165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C82083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</w:p>
    <w:p w:rsidR="00490421" w:rsidRDefault="00490421" w:rsidP="00490421">
      <w:pPr>
        <w:tabs>
          <w:tab w:val="left" w:pos="4852"/>
        </w:tabs>
        <w:spacing w:after="0" w:line="24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UJI VALIDITAS UJI COBA 25 RESPONDEN </w:t>
      </w:r>
    </w:p>
    <w:p w:rsidR="00490421" w:rsidRDefault="00490421" w:rsidP="00490421">
      <w:pPr>
        <w:tabs>
          <w:tab w:val="left" w:pos="4852"/>
        </w:tabs>
        <w:spacing w:after="0" w:line="24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MANAJEMEN WAKTU (X1)</w:t>
      </w:r>
    </w:p>
    <w:tbl>
      <w:tblPr>
        <w:tblW w:w="1176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843"/>
        <w:gridCol w:w="851"/>
        <w:gridCol w:w="708"/>
        <w:gridCol w:w="709"/>
        <w:gridCol w:w="709"/>
        <w:gridCol w:w="709"/>
        <w:gridCol w:w="708"/>
        <w:gridCol w:w="709"/>
        <w:gridCol w:w="709"/>
        <w:gridCol w:w="567"/>
        <w:gridCol w:w="709"/>
        <w:gridCol w:w="708"/>
        <w:gridCol w:w="567"/>
        <w:gridCol w:w="993"/>
      </w:tblGrid>
      <w:tr w:rsidR="00490421" w:rsidRPr="00C03E02" w:rsidTr="00645165">
        <w:trPr>
          <w:cantSplit/>
          <w:jc w:val="center"/>
        </w:trPr>
        <w:tc>
          <w:tcPr>
            <w:tcW w:w="11766" w:type="dxa"/>
            <w:gridSpan w:val="15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C03E02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2410" w:type="dxa"/>
            <w:gridSpan w:val="2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1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2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4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5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6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9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0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2</w:t>
            </w:r>
          </w:p>
        </w:tc>
        <w:tc>
          <w:tcPr>
            <w:tcW w:w="993" w:type="dxa"/>
            <w:shd w:val="clear" w:color="auto" w:fill="FFFFFF"/>
            <w:vAlign w:val="bottom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1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1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8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5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61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3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3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5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2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1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02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14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92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3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5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31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209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46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81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4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5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5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8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2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814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89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5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8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7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5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6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8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7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2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6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2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3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0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3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107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5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5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9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94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18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2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0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06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52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8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02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8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0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78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92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8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0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09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2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0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71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7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1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3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89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4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0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9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31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5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71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5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23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1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14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-,20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4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1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7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5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4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0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4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X112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61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4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66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30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94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9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1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72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52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0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123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214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8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2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85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0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618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578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17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5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712</w:t>
            </w:r>
            <w:r w:rsidRPr="00C03E02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993" w:type="dxa"/>
            <w:shd w:val="clear" w:color="auto" w:fill="FFFFFF"/>
            <w:vAlign w:val="center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C03E02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shd w:val="clear" w:color="auto" w:fill="E0E0E0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851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9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708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993" w:type="dxa"/>
            <w:shd w:val="clear" w:color="auto" w:fill="FFFFFF"/>
          </w:tcPr>
          <w:p w:rsidR="00490421" w:rsidRPr="00C03E02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C03E02" w:rsidTr="00645165">
        <w:trPr>
          <w:cantSplit/>
          <w:jc w:val="center"/>
        </w:trPr>
        <w:tc>
          <w:tcPr>
            <w:tcW w:w="11766" w:type="dxa"/>
            <w:gridSpan w:val="15"/>
            <w:shd w:val="clear" w:color="auto" w:fill="FFFFFF"/>
          </w:tcPr>
          <w:p w:rsidR="00490421" w:rsidRPr="00C03E02" w:rsidRDefault="00490421" w:rsidP="00645165">
            <w:pPr>
              <w:tabs>
                <w:tab w:val="left" w:pos="8750"/>
              </w:tabs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C03E02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  <w:r>
              <w:rPr>
                <w:rFonts w:ascii="Arial" w:hAnsi="Arial" w:cs="Arial"/>
                <w:color w:val="010205"/>
                <w:sz w:val="18"/>
                <w:szCs w:val="18"/>
              </w:rPr>
              <w:tab/>
            </w:r>
          </w:p>
        </w:tc>
      </w:tr>
    </w:tbl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10</w:t>
      </w:r>
      <w:r>
        <w:fldChar w:fldCharType="end"/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UJI VALIDITAS UJI COBA 25 RESPONDEN 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MOTIVASI BELAJAR (X2)</w:t>
      </w:r>
    </w:p>
    <w:tbl>
      <w:tblPr>
        <w:tblW w:w="16189" w:type="dxa"/>
        <w:tblInd w:w="-1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84"/>
        <w:gridCol w:w="993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2"/>
        <w:gridCol w:w="574"/>
        <w:gridCol w:w="545"/>
        <w:gridCol w:w="490"/>
        <w:gridCol w:w="518"/>
        <w:gridCol w:w="504"/>
        <w:gridCol w:w="484"/>
        <w:gridCol w:w="476"/>
        <w:gridCol w:w="588"/>
        <w:gridCol w:w="532"/>
      </w:tblGrid>
      <w:tr w:rsidR="00490421" w:rsidRPr="00C76A23" w:rsidTr="00645165">
        <w:trPr>
          <w:cantSplit/>
        </w:trPr>
        <w:tc>
          <w:tcPr>
            <w:tcW w:w="16189" w:type="dxa"/>
            <w:gridSpan w:val="2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b/>
                <w:bCs/>
                <w:color w:val="010205"/>
                <w:sz w:val="14"/>
                <w:szCs w:val="14"/>
              </w:rPr>
              <w:t>Correlations</w:t>
            </w:r>
          </w:p>
        </w:tc>
      </w:tr>
      <w:tr w:rsidR="00490421" w:rsidRPr="00C76A23" w:rsidTr="00645165">
        <w:trPr>
          <w:cantSplit/>
        </w:trPr>
        <w:tc>
          <w:tcPr>
            <w:tcW w:w="127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1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2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3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4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5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6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7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8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9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0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1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2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3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4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5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6</w:t>
            </w:r>
          </w:p>
        </w:tc>
        <w:tc>
          <w:tcPr>
            <w:tcW w:w="567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7</w:t>
            </w:r>
          </w:p>
        </w:tc>
        <w:tc>
          <w:tcPr>
            <w:tcW w:w="562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8</w:t>
            </w:r>
          </w:p>
        </w:tc>
        <w:tc>
          <w:tcPr>
            <w:tcW w:w="57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9</w:t>
            </w:r>
          </w:p>
        </w:tc>
        <w:tc>
          <w:tcPr>
            <w:tcW w:w="545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0</w:t>
            </w:r>
          </w:p>
        </w:tc>
        <w:tc>
          <w:tcPr>
            <w:tcW w:w="490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1</w:t>
            </w:r>
          </w:p>
        </w:tc>
        <w:tc>
          <w:tcPr>
            <w:tcW w:w="51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2</w:t>
            </w:r>
          </w:p>
        </w:tc>
        <w:tc>
          <w:tcPr>
            <w:tcW w:w="50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3</w:t>
            </w:r>
          </w:p>
        </w:tc>
        <w:tc>
          <w:tcPr>
            <w:tcW w:w="484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4</w:t>
            </w:r>
          </w:p>
        </w:tc>
        <w:tc>
          <w:tcPr>
            <w:tcW w:w="476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5</w:t>
            </w:r>
          </w:p>
        </w:tc>
        <w:tc>
          <w:tcPr>
            <w:tcW w:w="588" w:type="dxa"/>
            <w:tcBorders>
              <w:top w:val="nil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6</w:t>
            </w:r>
          </w:p>
        </w:tc>
        <w:tc>
          <w:tcPr>
            <w:tcW w:w="532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Total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1</w:t>
            </w:r>
          </w:p>
        </w:tc>
        <w:tc>
          <w:tcPr>
            <w:tcW w:w="993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2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7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7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3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1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2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5</w:t>
            </w:r>
          </w:p>
        </w:tc>
        <w:tc>
          <w:tcPr>
            <w:tcW w:w="567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4</w:t>
            </w:r>
          </w:p>
        </w:tc>
        <w:tc>
          <w:tcPr>
            <w:tcW w:w="56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7</w:t>
            </w:r>
          </w:p>
        </w:tc>
        <w:tc>
          <w:tcPr>
            <w:tcW w:w="57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45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490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0</w:t>
            </w:r>
          </w:p>
        </w:tc>
        <w:tc>
          <w:tcPr>
            <w:tcW w:w="51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6</w:t>
            </w:r>
          </w:p>
        </w:tc>
        <w:tc>
          <w:tcPr>
            <w:tcW w:w="50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1</w:t>
            </w:r>
          </w:p>
        </w:tc>
        <w:tc>
          <w:tcPr>
            <w:tcW w:w="484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6</w:t>
            </w:r>
          </w:p>
        </w:tc>
        <w:tc>
          <w:tcPr>
            <w:tcW w:w="476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1</w:t>
            </w:r>
          </w:p>
        </w:tc>
        <w:tc>
          <w:tcPr>
            <w:tcW w:w="58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1</w:t>
            </w:r>
          </w:p>
        </w:tc>
        <w:tc>
          <w:tcPr>
            <w:tcW w:w="532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2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0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1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2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2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31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0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2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8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2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1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4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1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3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9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9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5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7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2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4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5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0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0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09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9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5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7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lastRenderedPageBreak/>
              <w:t>X205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2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3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02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6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6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4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7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40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9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6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3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1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7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4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7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4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9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8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21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8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8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4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4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8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8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2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8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4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87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9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6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6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09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5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1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1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1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9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8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3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8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6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0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7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0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8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1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8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4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4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1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5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6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56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0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9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5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3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2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8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4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1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2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1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0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8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2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7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9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3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3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4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58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6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8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4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2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83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0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4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0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1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0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2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0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8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9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3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6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5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2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8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2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38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0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</w:t>
            </w: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lastRenderedPageBreak/>
              <w:t>6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lastRenderedPageBreak/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9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1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8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3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6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7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9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2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6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7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9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8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6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4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6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19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1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1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4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3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4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3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0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9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0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64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7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0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1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1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3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66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1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4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3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7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6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1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3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6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8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8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0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0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5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36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9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9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lastRenderedPageBreak/>
              <w:t>X222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4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4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17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2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2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8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54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36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7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88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3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7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3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5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8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62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1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1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3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2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8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9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9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2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4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3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9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0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0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7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8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3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6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4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4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1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96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9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88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2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5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0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5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7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2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1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14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7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5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3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7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26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54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3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X226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3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00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-,1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1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2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8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97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50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0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4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72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66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80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5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4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7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6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9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1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16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4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229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964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37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89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67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72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388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8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nil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Total</w:t>
            </w: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Pearson Correlatio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8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9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7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2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5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83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7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0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46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32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41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7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4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1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30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599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637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*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468</w:t>
            </w:r>
            <w:r w:rsidRPr="00C76A23">
              <w:rPr>
                <w:rFonts w:ascii="Arial" w:hAnsi="Arial" w:cs="Arial"/>
                <w:color w:val="010205"/>
                <w:sz w:val="14"/>
                <w:szCs w:val="14"/>
                <w:vertAlign w:val="superscript"/>
              </w:rPr>
              <w:t>*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1</w:t>
            </w: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Sig. (2-tailed)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9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8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6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7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4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6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27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0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0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42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32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2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01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,018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490421" w:rsidRPr="00C76A23" w:rsidTr="00645165">
        <w:trPr>
          <w:cantSplit/>
        </w:trPr>
        <w:tc>
          <w:tcPr>
            <w:tcW w:w="284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993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264A60"/>
                <w:sz w:val="14"/>
                <w:szCs w:val="14"/>
              </w:rPr>
              <w:t>N</w:t>
            </w:r>
          </w:p>
        </w:tc>
        <w:tc>
          <w:tcPr>
            <w:tcW w:w="567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7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6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7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45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90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1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0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84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476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8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  <w:tc>
          <w:tcPr>
            <w:tcW w:w="532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25</w:t>
            </w:r>
          </w:p>
        </w:tc>
      </w:tr>
      <w:tr w:rsidR="00490421" w:rsidRPr="00C76A23" w:rsidTr="00645165">
        <w:trPr>
          <w:cantSplit/>
        </w:trPr>
        <w:tc>
          <w:tcPr>
            <w:tcW w:w="16189" w:type="dxa"/>
            <w:gridSpan w:val="2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**. Correlation is significant at the 0.01 level (2-tailed).</w:t>
            </w:r>
          </w:p>
        </w:tc>
      </w:tr>
      <w:tr w:rsidR="00490421" w:rsidRPr="00C76A23" w:rsidTr="00645165">
        <w:trPr>
          <w:cantSplit/>
        </w:trPr>
        <w:tc>
          <w:tcPr>
            <w:tcW w:w="16189" w:type="dxa"/>
            <w:gridSpan w:val="29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490421" w:rsidRPr="00C76A23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4"/>
                <w:szCs w:val="14"/>
              </w:rPr>
            </w:pPr>
            <w:r w:rsidRPr="00C76A23">
              <w:rPr>
                <w:rFonts w:ascii="Arial" w:hAnsi="Arial" w:cs="Arial"/>
                <w:color w:val="010205"/>
                <w:sz w:val="14"/>
                <w:szCs w:val="14"/>
              </w:rPr>
              <w:t>*. Correlation is significant at the 0.05 level (2-tailed).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  <w:sectPr w:rsidR="00490421" w:rsidSect="00DD7E7D">
          <w:pgSz w:w="16838" w:h="11906" w:orient="landscape"/>
          <w:pgMar w:top="1701" w:right="1701" w:bottom="2268" w:left="2268" w:header="709" w:footer="709" w:gutter="0"/>
          <w:cols w:space="708"/>
          <w:titlePg/>
          <w:docGrid w:linePitch="360"/>
        </w:sect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11</w:t>
      </w:r>
      <w:r>
        <w:fldChar w:fldCharType="end"/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UJI VALIDITAS UJI COBA 25 RESPONDEN 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KEDISIPLINAN BELAJAR (Y)</w:t>
      </w:r>
    </w:p>
    <w:tbl>
      <w:tblPr>
        <w:tblW w:w="1119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567"/>
        <w:gridCol w:w="1276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567"/>
        <w:gridCol w:w="851"/>
      </w:tblGrid>
      <w:tr w:rsidR="00490421" w:rsidRPr="00EA7BAA" w:rsidTr="00645165">
        <w:trPr>
          <w:cantSplit/>
          <w:jc w:val="center"/>
        </w:trPr>
        <w:tc>
          <w:tcPr>
            <w:tcW w:w="11199" w:type="dxa"/>
            <w:gridSpan w:val="18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A7BAA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1843" w:type="dxa"/>
            <w:gridSpan w:val="2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5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6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7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8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9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1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2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3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4</w:t>
            </w:r>
          </w:p>
        </w:tc>
        <w:tc>
          <w:tcPr>
            <w:tcW w:w="56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5</w:t>
            </w:r>
          </w:p>
        </w:tc>
        <w:tc>
          <w:tcPr>
            <w:tcW w:w="851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1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5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7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2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2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2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4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59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8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2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80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3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3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5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1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5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4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8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9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5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44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7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8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0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Y05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8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4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5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2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6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3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8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7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9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0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9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3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9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8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3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0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3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1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09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2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6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2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7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2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6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74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4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12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1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5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2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0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32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2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5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9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5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7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2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3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4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8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7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7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8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3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2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7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4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9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8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0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5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4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9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4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08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3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Y15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05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-,14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0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0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9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6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8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9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25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1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1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3</w:t>
            </w:r>
          </w:p>
        </w:tc>
        <w:tc>
          <w:tcPr>
            <w:tcW w:w="567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1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6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51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3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4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55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07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2</w:t>
            </w:r>
            <w:r w:rsidRPr="00EA7BA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10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851" w:type="dxa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EA7BAA" w:rsidTr="00645165">
        <w:trPr>
          <w:cantSplit/>
          <w:jc w:val="center"/>
        </w:trPr>
        <w:tc>
          <w:tcPr>
            <w:tcW w:w="567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56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851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11199" w:type="dxa"/>
            <w:gridSpan w:val="18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  <w:tr w:rsidR="00490421" w:rsidRPr="00EA7BAA" w:rsidTr="00645165">
        <w:trPr>
          <w:cantSplit/>
          <w:jc w:val="center"/>
        </w:trPr>
        <w:tc>
          <w:tcPr>
            <w:tcW w:w="11199" w:type="dxa"/>
            <w:gridSpan w:val="18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Pr="00476B35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  <w:lang w:val="en-US"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  <w:sectPr w:rsidR="00490421" w:rsidSect="00DD7E7D">
          <w:pgSz w:w="16838" w:h="11906" w:orient="landscape"/>
          <w:pgMar w:top="1701" w:right="1701" w:bottom="2268" w:left="2268" w:header="709" w:footer="709" w:gutter="0"/>
          <w:cols w:space="708"/>
          <w:titlePg/>
          <w:docGrid w:linePitch="360"/>
        </w:sect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12</w:t>
      </w:r>
      <w:r>
        <w:fldChar w:fldCharType="end"/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UJI RELIABILITAS UJI COBA 25 RESPONDEN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MANAJEMEN WAKTU (X1)</w:t>
      </w:r>
    </w:p>
    <w:tbl>
      <w:tblPr>
        <w:tblW w:w="751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87"/>
        <w:gridCol w:w="2129"/>
        <w:gridCol w:w="1901"/>
        <w:gridCol w:w="1902"/>
      </w:tblGrid>
      <w:tr w:rsidR="00490421" w:rsidRPr="00161BDF" w:rsidTr="00645165">
        <w:trPr>
          <w:cantSplit/>
          <w:trHeight w:val="288"/>
          <w:jc w:val="center"/>
        </w:trPr>
        <w:tc>
          <w:tcPr>
            <w:tcW w:w="7519" w:type="dxa"/>
            <w:gridSpan w:val="4"/>
            <w:shd w:val="clear" w:color="auto" w:fill="FFFFFF"/>
            <w:vAlign w:val="center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61BDF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161BDF" w:rsidTr="00645165">
        <w:trPr>
          <w:cantSplit/>
          <w:trHeight w:val="288"/>
          <w:jc w:val="center"/>
        </w:trPr>
        <w:tc>
          <w:tcPr>
            <w:tcW w:w="3716" w:type="dxa"/>
            <w:gridSpan w:val="2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1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901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161BDF" w:rsidTr="00645165">
        <w:trPr>
          <w:cantSplit/>
          <w:trHeight w:val="288"/>
          <w:jc w:val="center"/>
        </w:trPr>
        <w:tc>
          <w:tcPr>
            <w:tcW w:w="1587" w:type="dxa"/>
            <w:vMerge w:val="restart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2128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161BDF" w:rsidTr="00645165">
        <w:trPr>
          <w:cantSplit/>
          <w:trHeight w:val="303"/>
          <w:jc w:val="center"/>
        </w:trPr>
        <w:tc>
          <w:tcPr>
            <w:tcW w:w="1587" w:type="dxa"/>
            <w:vMerge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128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161BDF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161BDF" w:rsidTr="00645165">
        <w:trPr>
          <w:cantSplit/>
          <w:trHeight w:val="303"/>
          <w:jc w:val="center"/>
        </w:trPr>
        <w:tc>
          <w:tcPr>
            <w:tcW w:w="1587" w:type="dxa"/>
            <w:vMerge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128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901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161BDF" w:rsidTr="00645165">
        <w:trPr>
          <w:cantSplit/>
          <w:trHeight w:val="591"/>
          <w:jc w:val="center"/>
        </w:trPr>
        <w:tc>
          <w:tcPr>
            <w:tcW w:w="7519" w:type="dxa"/>
            <w:gridSpan w:val="4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75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222"/>
        <w:gridCol w:w="3296"/>
      </w:tblGrid>
      <w:tr w:rsidR="00490421" w:rsidRPr="00161BDF" w:rsidTr="00645165">
        <w:trPr>
          <w:cantSplit/>
          <w:trHeight w:val="263"/>
        </w:trPr>
        <w:tc>
          <w:tcPr>
            <w:tcW w:w="7518" w:type="dxa"/>
            <w:gridSpan w:val="2"/>
            <w:shd w:val="clear" w:color="auto" w:fill="FFFFFF"/>
            <w:vAlign w:val="center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61BDF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161BDF" w:rsidTr="00645165">
        <w:trPr>
          <w:cantSplit/>
          <w:trHeight w:val="500"/>
        </w:trPr>
        <w:tc>
          <w:tcPr>
            <w:tcW w:w="4222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3296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161BDF" w:rsidTr="00645165">
        <w:trPr>
          <w:cantSplit/>
          <w:trHeight w:val="263"/>
        </w:trPr>
        <w:tc>
          <w:tcPr>
            <w:tcW w:w="4222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8</w:t>
            </w:r>
          </w:p>
        </w:tc>
        <w:tc>
          <w:tcPr>
            <w:tcW w:w="3296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753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5"/>
        <w:gridCol w:w="1674"/>
        <w:gridCol w:w="1674"/>
        <w:gridCol w:w="1674"/>
        <w:gridCol w:w="1676"/>
      </w:tblGrid>
      <w:tr w:rsidR="00490421" w:rsidRPr="00161BDF" w:rsidTr="00645165">
        <w:trPr>
          <w:cantSplit/>
          <w:trHeight w:val="327"/>
        </w:trPr>
        <w:tc>
          <w:tcPr>
            <w:tcW w:w="7533" w:type="dxa"/>
            <w:gridSpan w:val="5"/>
            <w:shd w:val="clear" w:color="auto" w:fill="FFFFFF"/>
            <w:vAlign w:val="center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161BDF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161BDF" w:rsidTr="00645165">
        <w:trPr>
          <w:cantSplit/>
          <w:trHeight w:val="1000"/>
        </w:trPr>
        <w:tc>
          <w:tcPr>
            <w:tcW w:w="835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74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674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674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674" w:type="dxa"/>
            <w:shd w:val="clear" w:color="auto" w:fill="FFFFFF"/>
            <w:vAlign w:val="bottom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1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1,08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2,07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33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7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2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1,40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1,33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4</w:t>
            </w:r>
          </w:p>
        </w:tc>
      </w:tr>
      <w:tr w:rsidR="00490421" w:rsidRPr="00161BDF" w:rsidTr="00645165">
        <w:trPr>
          <w:cantSplit/>
          <w:trHeight w:val="344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1,88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0,77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406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4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4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16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0,89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382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5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5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16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9,30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725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09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6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1,84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8,47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598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19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0,80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2,0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57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29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8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08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0,66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48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28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09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32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9,47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636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15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1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1,84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9,307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68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12</w:t>
            </w:r>
          </w:p>
        </w:tc>
      </w:tr>
      <w:tr w:rsidR="00490421" w:rsidRPr="00161BDF" w:rsidTr="00645165">
        <w:trPr>
          <w:cantSplit/>
          <w:trHeight w:val="327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11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24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22,02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339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36</w:t>
            </w:r>
          </w:p>
        </w:tc>
      </w:tr>
      <w:tr w:rsidR="00490421" w:rsidRPr="00161BDF" w:rsidTr="00645165">
        <w:trPr>
          <w:cantSplit/>
          <w:trHeight w:val="344"/>
        </w:trPr>
        <w:tc>
          <w:tcPr>
            <w:tcW w:w="835" w:type="dxa"/>
            <w:shd w:val="clear" w:color="auto" w:fill="E0E0E0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264A60"/>
                <w:sz w:val="18"/>
                <w:szCs w:val="18"/>
              </w:rPr>
              <w:t>X112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42,6800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18,14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593</w:t>
            </w:r>
          </w:p>
        </w:tc>
        <w:tc>
          <w:tcPr>
            <w:tcW w:w="1674" w:type="dxa"/>
            <w:shd w:val="clear" w:color="auto" w:fill="FFFFFF"/>
          </w:tcPr>
          <w:p w:rsidR="00490421" w:rsidRPr="00161BDF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161BDF">
              <w:rPr>
                <w:rFonts w:ascii="Arial" w:hAnsi="Arial" w:cs="Arial"/>
                <w:color w:val="010205"/>
                <w:sz w:val="18"/>
                <w:szCs w:val="18"/>
              </w:rPr>
              <w:t>,820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 xml:space="preserve">Lampiran </w:t>
      </w:r>
      <w:r>
        <w:fldChar w:fldCharType="begin"/>
      </w:r>
      <w:r>
        <w:instrText xml:space="preserve"> SEQ Lampiran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UJI RELIABILITAS UJI COBA 25 RESPONDEN 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MOTIVASI BELAJAR (X2)</w:t>
      </w:r>
    </w:p>
    <w:tbl>
      <w:tblPr>
        <w:tblW w:w="701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481"/>
        <w:gridCol w:w="1987"/>
        <w:gridCol w:w="1774"/>
        <w:gridCol w:w="1776"/>
      </w:tblGrid>
      <w:tr w:rsidR="00490421" w:rsidRPr="00EA7BAA" w:rsidTr="00645165">
        <w:trPr>
          <w:cantSplit/>
          <w:trHeight w:val="288"/>
          <w:jc w:val="center"/>
        </w:trPr>
        <w:tc>
          <w:tcPr>
            <w:tcW w:w="7018" w:type="dxa"/>
            <w:gridSpan w:val="4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A7BAA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EA7BAA" w:rsidTr="00645165">
        <w:trPr>
          <w:cantSplit/>
          <w:trHeight w:val="288"/>
          <w:jc w:val="center"/>
        </w:trPr>
        <w:tc>
          <w:tcPr>
            <w:tcW w:w="3468" w:type="dxa"/>
            <w:gridSpan w:val="2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4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774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EA7BAA" w:rsidTr="00645165">
        <w:trPr>
          <w:cantSplit/>
          <w:trHeight w:val="288"/>
          <w:jc w:val="center"/>
        </w:trPr>
        <w:tc>
          <w:tcPr>
            <w:tcW w:w="1481" w:type="dxa"/>
            <w:vMerge w:val="restart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98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EA7BAA" w:rsidTr="00645165">
        <w:trPr>
          <w:cantSplit/>
          <w:trHeight w:val="303"/>
          <w:jc w:val="center"/>
        </w:trPr>
        <w:tc>
          <w:tcPr>
            <w:tcW w:w="1481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EA7BAA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EA7BAA" w:rsidTr="00645165">
        <w:trPr>
          <w:cantSplit/>
          <w:trHeight w:val="303"/>
          <w:jc w:val="center"/>
        </w:trPr>
        <w:tc>
          <w:tcPr>
            <w:tcW w:w="1481" w:type="dxa"/>
            <w:vMerge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986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774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EA7BAA" w:rsidTr="00645165">
        <w:trPr>
          <w:cantSplit/>
          <w:trHeight w:val="591"/>
          <w:jc w:val="center"/>
        </w:trPr>
        <w:tc>
          <w:tcPr>
            <w:tcW w:w="7018" w:type="dxa"/>
            <w:gridSpan w:val="4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703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3949"/>
        <w:gridCol w:w="3084"/>
      </w:tblGrid>
      <w:tr w:rsidR="00490421" w:rsidRPr="00EA7BAA" w:rsidTr="00645165">
        <w:trPr>
          <w:cantSplit/>
          <w:trHeight w:val="263"/>
          <w:jc w:val="center"/>
        </w:trPr>
        <w:tc>
          <w:tcPr>
            <w:tcW w:w="7033" w:type="dxa"/>
            <w:gridSpan w:val="2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A7BAA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EA7BAA" w:rsidTr="00645165">
        <w:trPr>
          <w:cantSplit/>
          <w:trHeight w:val="500"/>
          <w:jc w:val="center"/>
        </w:trPr>
        <w:tc>
          <w:tcPr>
            <w:tcW w:w="3949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3083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EA7BAA" w:rsidTr="00645165">
        <w:trPr>
          <w:cantSplit/>
          <w:trHeight w:val="263"/>
          <w:jc w:val="center"/>
        </w:trPr>
        <w:tc>
          <w:tcPr>
            <w:tcW w:w="3949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5</w:t>
            </w:r>
          </w:p>
        </w:tc>
        <w:tc>
          <w:tcPr>
            <w:tcW w:w="3083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26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695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14"/>
        <w:gridCol w:w="1632"/>
        <w:gridCol w:w="1528"/>
        <w:gridCol w:w="1560"/>
        <w:gridCol w:w="1417"/>
      </w:tblGrid>
      <w:tr w:rsidR="00490421" w:rsidRPr="00EA7BAA" w:rsidTr="00645165">
        <w:trPr>
          <w:cantSplit/>
          <w:trHeight w:val="304"/>
          <w:jc w:val="center"/>
        </w:trPr>
        <w:tc>
          <w:tcPr>
            <w:tcW w:w="6951" w:type="dxa"/>
            <w:gridSpan w:val="5"/>
            <w:shd w:val="clear" w:color="auto" w:fill="FFFFFF"/>
            <w:vAlign w:val="center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EA7BAA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EA7BAA" w:rsidTr="00645165">
        <w:trPr>
          <w:cantSplit/>
          <w:trHeight w:val="928"/>
          <w:jc w:val="center"/>
        </w:trPr>
        <w:tc>
          <w:tcPr>
            <w:tcW w:w="814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2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528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560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17" w:type="dxa"/>
            <w:shd w:val="clear" w:color="auto" w:fill="FFFFFF"/>
            <w:vAlign w:val="bottom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1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2,48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76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5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2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2,6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49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51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0</w:t>
            </w:r>
          </w:p>
        </w:tc>
      </w:tr>
      <w:tr w:rsidR="00490421" w:rsidRPr="00EA7BAA" w:rsidTr="00645165">
        <w:trPr>
          <w:cantSplit/>
          <w:trHeight w:val="319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3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08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3,99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91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4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3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90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9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5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00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6,75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90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6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2,7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44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45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7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2,9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6,79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29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8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48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26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17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09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3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6,24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8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0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2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7,27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5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1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7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4,60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87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2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00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1,08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9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3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2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2,85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29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4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60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0,83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649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6</w:t>
            </w:r>
          </w:p>
        </w:tc>
      </w:tr>
      <w:tr w:rsidR="00490421" w:rsidRPr="00EA7BAA" w:rsidTr="00645165">
        <w:trPr>
          <w:cantSplit/>
          <w:trHeight w:val="319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5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2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3,35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83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9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6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3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4,07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0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7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2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3,85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85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218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92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3,32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62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19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2,96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4,79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4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0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80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4,083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707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1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08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07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62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4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2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4,12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27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5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3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4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6,25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375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3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4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32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3,47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46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9</w:t>
            </w:r>
          </w:p>
        </w:tc>
      </w:tr>
      <w:tr w:rsidR="00490421" w:rsidRPr="00EA7BAA" w:rsidTr="00645165">
        <w:trPr>
          <w:cantSplit/>
          <w:trHeight w:val="304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5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44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4,090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596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89</w:t>
            </w:r>
          </w:p>
        </w:tc>
      </w:tr>
      <w:tr w:rsidR="00490421" w:rsidRPr="00EA7BAA" w:rsidTr="00645165">
        <w:trPr>
          <w:cantSplit/>
          <w:trHeight w:val="319"/>
          <w:jc w:val="center"/>
        </w:trPr>
        <w:tc>
          <w:tcPr>
            <w:tcW w:w="814" w:type="dxa"/>
            <w:shd w:val="clear" w:color="auto" w:fill="E0E0E0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264A60"/>
                <w:sz w:val="18"/>
                <w:szCs w:val="18"/>
              </w:rPr>
              <w:t>X226</w:t>
            </w:r>
          </w:p>
        </w:tc>
        <w:tc>
          <w:tcPr>
            <w:tcW w:w="1632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93,1200</w:t>
            </w:r>
          </w:p>
        </w:tc>
        <w:tc>
          <w:tcPr>
            <w:tcW w:w="1528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75,277</w:t>
            </w:r>
          </w:p>
        </w:tc>
        <w:tc>
          <w:tcPr>
            <w:tcW w:w="1560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407</w:t>
            </w:r>
          </w:p>
        </w:tc>
        <w:tc>
          <w:tcPr>
            <w:tcW w:w="1417" w:type="dxa"/>
            <w:shd w:val="clear" w:color="auto" w:fill="FFFFFF"/>
          </w:tcPr>
          <w:p w:rsidR="00490421" w:rsidRPr="00EA7BA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EA7BAA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>Lampiran 14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UJI RELIABILITAS UJI COBA 25 RESPONDEN 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KEDISIPLINAN BELAJAR (Y)</w:t>
      </w:r>
    </w:p>
    <w:tbl>
      <w:tblPr>
        <w:tblW w:w="450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96"/>
        <w:gridCol w:w="1153"/>
        <w:gridCol w:w="1030"/>
        <w:gridCol w:w="1030"/>
      </w:tblGrid>
      <w:tr w:rsidR="00490421" w:rsidRPr="008A5555" w:rsidTr="00645165">
        <w:trPr>
          <w:cantSplit/>
          <w:jc w:val="center"/>
        </w:trPr>
        <w:tc>
          <w:tcPr>
            <w:tcW w:w="4509" w:type="dxa"/>
            <w:gridSpan w:val="4"/>
            <w:shd w:val="clear" w:color="auto" w:fill="FFFFFF"/>
            <w:vAlign w:val="center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8A5555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2449" w:type="dxa"/>
            <w:gridSpan w:val="2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0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030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1296" w:type="dxa"/>
            <w:vMerge w:val="restart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153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1296" w:type="dxa"/>
            <w:vMerge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8A5555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1296" w:type="dxa"/>
            <w:vMerge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53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5</w:t>
            </w:r>
          </w:p>
        </w:tc>
        <w:tc>
          <w:tcPr>
            <w:tcW w:w="1030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4509" w:type="dxa"/>
            <w:gridSpan w:val="4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382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91"/>
        <w:gridCol w:w="1732"/>
      </w:tblGrid>
      <w:tr w:rsidR="00490421" w:rsidRPr="008A5555" w:rsidTr="00645165">
        <w:trPr>
          <w:cantSplit/>
          <w:jc w:val="center"/>
        </w:trPr>
        <w:tc>
          <w:tcPr>
            <w:tcW w:w="3823" w:type="dxa"/>
            <w:gridSpan w:val="2"/>
            <w:shd w:val="clear" w:color="auto" w:fill="FFFFFF"/>
            <w:vAlign w:val="center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8A5555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2091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1732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2091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7</w:t>
            </w:r>
          </w:p>
        </w:tc>
        <w:tc>
          <w:tcPr>
            <w:tcW w:w="1732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tbl>
      <w:tblPr>
        <w:tblW w:w="664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476"/>
        <w:gridCol w:w="1476"/>
        <w:gridCol w:w="1476"/>
        <w:gridCol w:w="1476"/>
      </w:tblGrid>
      <w:tr w:rsidR="00490421" w:rsidRPr="008A5555" w:rsidTr="00645165">
        <w:trPr>
          <w:cantSplit/>
          <w:jc w:val="center"/>
        </w:trPr>
        <w:tc>
          <w:tcPr>
            <w:tcW w:w="6637" w:type="dxa"/>
            <w:gridSpan w:val="5"/>
            <w:shd w:val="clear" w:color="auto" w:fill="FFFFFF"/>
            <w:vAlign w:val="center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8A5555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1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44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2,25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581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795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2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84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3,89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6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3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04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3,79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07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4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68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143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1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5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80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0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98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08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6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52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1,51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558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796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40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2,66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569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796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8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92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1,993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664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789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09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60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3,41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3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08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41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51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1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1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32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31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34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2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2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96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29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64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0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3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24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3,60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465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04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4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0,96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3,45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98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08</w:t>
            </w:r>
          </w:p>
        </w:tc>
      </w:tr>
      <w:tr w:rsidR="00490421" w:rsidRPr="008A5555" w:rsidTr="00645165">
        <w:trPr>
          <w:cantSplit/>
          <w:jc w:val="center"/>
        </w:trPr>
        <w:tc>
          <w:tcPr>
            <w:tcW w:w="737" w:type="dxa"/>
            <w:shd w:val="clear" w:color="auto" w:fill="E0E0E0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264A60"/>
                <w:sz w:val="18"/>
                <w:szCs w:val="18"/>
              </w:rPr>
              <w:t>Y15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51,4000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24,16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367</w:t>
            </w:r>
          </w:p>
        </w:tc>
        <w:tc>
          <w:tcPr>
            <w:tcW w:w="1475" w:type="dxa"/>
            <w:shd w:val="clear" w:color="auto" w:fill="FFFFFF"/>
          </w:tcPr>
          <w:p w:rsidR="00490421" w:rsidRPr="008A5555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8A5555">
              <w:rPr>
                <w:rFonts w:ascii="Arial" w:hAnsi="Arial" w:cs="Arial"/>
                <w:color w:val="010205"/>
                <w:sz w:val="18"/>
                <w:szCs w:val="18"/>
              </w:rPr>
              <w:t>,810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>Lampiran 15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 xml:space="preserve">DAFTAR NAMA RESPONDEN PENELITIAN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0"/>
        <w:gridCol w:w="4507"/>
      </w:tblGrid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o.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325F8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yu Ananda Irawa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lila Sakinah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vi Nur Anj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zzatul Munafiro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hammad Sulton Nur Alif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uhammad Faza Zyhrul A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jwa Anin Nad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utri Puspita Sar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ndi Aprianto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brina Mutiara Eka M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iti Musaro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faya Mazia Umam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nda Devina Putr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dini Isna Septi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tikah Fati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uofi Rafik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ynthia Mely Yan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ni Arjul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ah Ayu Purwan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ni Risqiy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anah Bulqiy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ren Salsabil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sfa Rizqi Dwi Rindiy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hasanatus Shif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kman Noor Hakim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Lulu Ilmah Sum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mnun Aulia Aenurizq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ay Nurziha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Akbar Muzak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hammad Zaenul Arifin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Mutiara Dinda Apriy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dia Novita Aflah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ilin Nada Alhatt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il Widi Auli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uji Maulana Hidayat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Rizqa Adeli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alwa Iswatul Haw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irrajudin Abas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offa Nurul Haq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Syafika Afronnyda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1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Wisunar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Zanuba Arifa Chapso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Indah Fajar Cahyan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urul Hidayati </w:t>
            </w:r>
          </w:p>
        </w:tc>
      </w:tr>
      <w:tr w:rsidR="00490421" w:rsidRPr="00E325F8" w:rsidTr="00645165">
        <w:trPr>
          <w:jc w:val="center"/>
        </w:trPr>
        <w:tc>
          <w:tcPr>
            <w:tcW w:w="570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4507" w:type="dxa"/>
          </w:tcPr>
          <w:p w:rsidR="00490421" w:rsidRPr="00E325F8" w:rsidRDefault="00490421" w:rsidP="0064516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suwaibatul Aslamiyah 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>Lampiran 16</w:t>
      </w: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TABULASI UJI 45 RESPONDEN PENELITIAN VARIABEL (X1)</w:t>
      </w:r>
    </w:p>
    <w:tbl>
      <w:tblPr>
        <w:tblW w:w="7275" w:type="dxa"/>
        <w:tblInd w:w="113" w:type="dxa"/>
        <w:tblLook w:val="04A0" w:firstRow="1" w:lastRow="0" w:firstColumn="1" w:lastColumn="0" w:noHBand="0" w:noVBand="1"/>
      </w:tblPr>
      <w:tblGrid>
        <w:gridCol w:w="1353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40"/>
        <w:gridCol w:w="440"/>
        <w:gridCol w:w="440"/>
        <w:gridCol w:w="809"/>
      </w:tblGrid>
      <w:tr w:rsidR="00490421" w:rsidRPr="0027286C" w:rsidTr="00645165">
        <w:trPr>
          <w:trHeight w:val="300"/>
        </w:trPr>
        <w:tc>
          <w:tcPr>
            <w:tcW w:w="133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RESPONDEN</w:t>
            </w:r>
          </w:p>
        </w:tc>
        <w:tc>
          <w:tcPr>
            <w:tcW w:w="5148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BUTIR PERNYATAAN</w:t>
            </w:r>
          </w:p>
        </w:tc>
        <w:tc>
          <w:tcPr>
            <w:tcW w:w="79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OTAL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50BF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50BF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79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3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8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7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27286C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7286C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7286C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</w:tbl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</w:pPr>
    </w:p>
    <w:p w:rsidR="00490421" w:rsidRDefault="00490421" w:rsidP="00490421">
      <w:pPr>
        <w:tabs>
          <w:tab w:val="left" w:pos="4852"/>
        </w:tabs>
        <w:jc w:val="center"/>
        <w:rPr>
          <w:rFonts w:asciiTheme="majorBidi" w:hAnsiTheme="majorBidi" w:cstheme="majorBidi"/>
          <w:b/>
          <w:bCs/>
        </w:rPr>
        <w:sectPr w:rsidR="00490421" w:rsidSect="00DD7E7D">
          <w:pgSz w:w="11906" w:h="16838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:rsidR="00490421" w:rsidRDefault="00490421" w:rsidP="00490421">
      <w:pPr>
        <w:pStyle w:val="Caption"/>
        <w:rPr>
          <w:rFonts w:asciiTheme="majorBidi" w:hAnsiTheme="majorBidi" w:cstheme="majorBidi"/>
          <w:b/>
          <w:bCs/>
        </w:rPr>
      </w:pPr>
      <w:r>
        <w:lastRenderedPageBreak/>
        <w:t>Lampiran 17</w:t>
      </w:r>
    </w:p>
    <w:p w:rsidR="00490421" w:rsidRDefault="00490421" w:rsidP="00490421">
      <w:pPr>
        <w:tabs>
          <w:tab w:val="left" w:pos="4852"/>
        </w:tabs>
        <w:spacing w:line="240" w:lineRule="auto"/>
        <w:jc w:val="center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TABULASI UJI 45 RESPONDEN PENELITIAN VARIABEL (X2)</w:t>
      </w:r>
    </w:p>
    <w:tbl>
      <w:tblPr>
        <w:tblW w:w="13947" w:type="dxa"/>
        <w:tblInd w:w="113" w:type="dxa"/>
        <w:tblLook w:val="04A0" w:firstRow="1" w:lastRow="0" w:firstColumn="1" w:lastColumn="0" w:noHBand="0" w:noVBand="1"/>
      </w:tblPr>
      <w:tblGrid>
        <w:gridCol w:w="1353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40"/>
        <w:gridCol w:w="440"/>
        <w:gridCol w:w="440"/>
        <w:gridCol w:w="440"/>
        <w:gridCol w:w="440"/>
        <w:gridCol w:w="493"/>
        <w:gridCol w:w="440"/>
        <w:gridCol w:w="440"/>
        <w:gridCol w:w="440"/>
        <w:gridCol w:w="440"/>
        <w:gridCol w:w="440"/>
        <w:gridCol w:w="440"/>
        <w:gridCol w:w="478"/>
        <w:gridCol w:w="440"/>
        <w:gridCol w:w="553"/>
        <w:gridCol w:w="567"/>
        <w:gridCol w:w="567"/>
        <w:gridCol w:w="850"/>
      </w:tblGrid>
      <w:tr w:rsidR="00490421" w:rsidRPr="003E1F58" w:rsidTr="00645165">
        <w:trPr>
          <w:trHeight w:val="300"/>
        </w:trPr>
        <w:tc>
          <w:tcPr>
            <w:tcW w:w="133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84760A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4760A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RESPONDEN</w:t>
            </w:r>
          </w:p>
        </w:tc>
        <w:tc>
          <w:tcPr>
            <w:tcW w:w="11766" w:type="dxa"/>
            <w:gridSpan w:val="2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84760A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84760A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BUTIR PERNYATAAN 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84760A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OTAL</w:t>
            </w:r>
            <w:r w:rsidRPr="0084760A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 SKOR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4</w:t>
            </w:r>
          </w:p>
        </w:tc>
        <w:tc>
          <w:tcPr>
            <w:tcW w:w="4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5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6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7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8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1</w:t>
            </w:r>
          </w:p>
        </w:tc>
        <w:tc>
          <w:tcPr>
            <w:tcW w:w="4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3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4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5</w:t>
            </w:r>
          </w:p>
        </w:tc>
        <w:tc>
          <w:tcPr>
            <w:tcW w:w="5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6</w:t>
            </w: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5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4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4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0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1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8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4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0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89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89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85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2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2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8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5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1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1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2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0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6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3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7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0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4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1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0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99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08</w:t>
            </w:r>
          </w:p>
        </w:tc>
      </w:tr>
      <w:tr w:rsidR="00490421" w:rsidRPr="003E1F58" w:rsidTr="00645165">
        <w:trPr>
          <w:trHeight w:val="300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7</w:t>
            </w:r>
          </w:p>
        </w:tc>
      </w:tr>
      <w:tr w:rsidR="00490421" w:rsidRPr="003E1F58" w:rsidTr="00645165">
        <w:trPr>
          <w:trHeight w:val="232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3E1F58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3E1F58">
              <w:rPr>
                <w:rFonts w:ascii="Calibri" w:eastAsia="Times New Roman" w:hAnsi="Calibri" w:cs="Calibri"/>
                <w:color w:val="000000"/>
                <w:lang w:eastAsia="id-ID"/>
              </w:rPr>
              <w:t>113</w:t>
            </w:r>
          </w:p>
        </w:tc>
      </w:tr>
    </w:tbl>
    <w:p w:rsidR="00490421" w:rsidRDefault="00490421" w:rsidP="00490421">
      <w:pPr>
        <w:tabs>
          <w:tab w:val="left" w:pos="4852"/>
        </w:tabs>
        <w:rPr>
          <w:rFonts w:asciiTheme="majorBidi" w:hAnsiTheme="majorBidi" w:cstheme="majorBidi"/>
          <w:b/>
          <w:bCs/>
          <w:lang w:val="en-US"/>
        </w:rPr>
        <w:sectPr w:rsidR="00490421" w:rsidSect="0068520D">
          <w:pgSz w:w="16838" w:h="11906" w:orient="landscape"/>
          <w:pgMar w:top="1701" w:right="1701" w:bottom="2268" w:left="2268" w:header="709" w:footer="709" w:gutter="0"/>
          <w:cols w:space="708"/>
          <w:titlePg/>
          <w:docGrid w:linePitch="360"/>
        </w:sect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18</w:t>
      </w:r>
    </w:p>
    <w:p w:rsidR="00490421" w:rsidRPr="00293886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93886">
        <w:rPr>
          <w:rFonts w:asciiTheme="majorBidi" w:hAnsiTheme="majorBidi" w:cstheme="majorBidi"/>
          <w:b/>
          <w:bCs/>
          <w:sz w:val="24"/>
          <w:szCs w:val="24"/>
        </w:rPr>
        <w:t>TABULASI UJI 45 RESPONDEN PENELITIAN VARIABEL (Y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tbl>
      <w:tblPr>
        <w:tblW w:w="8648" w:type="dxa"/>
        <w:jc w:val="center"/>
        <w:tblLook w:val="04A0" w:firstRow="1" w:lastRow="0" w:firstColumn="1" w:lastColumn="0" w:noHBand="0" w:noVBand="1"/>
      </w:tblPr>
      <w:tblGrid>
        <w:gridCol w:w="1353"/>
        <w:gridCol w:w="426"/>
        <w:gridCol w:w="425"/>
        <w:gridCol w:w="425"/>
        <w:gridCol w:w="425"/>
        <w:gridCol w:w="426"/>
        <w:gridCol w:w="425"/>
        <w:gridCol w:w="425"/>
        <w:gridCol w:w="425"/>
        <w:gridCol w:w="426"/>
        <w:gridCol w:w="440"/>
        <w:gridCol w:w="440"/>
        <w:gridCol w:w="440"/>
        <w:gridCol w:w="440"/>
        <w:gridCol w:w="440"/>
        <w:gridCol w:w="493"/>
        <w:gridCol w:w="809"/>
      </w:tblGrid>
      <w:tr w:rsidR="00490421" w:rsidRPr="00AD0A2F" w:rsidTr="00645165">
        <w:trPr>
          <w:trHeight w:val="300"/>
          <w:jc w:val="center"/>
        </w:trPr>
        <w:tc>
          <w:tcPr>
            <w:tcW w:w="133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RESPONDEN </w:t>
            </w:r>
          </w:p>
        </w:tc>
        <w:tc>
          <w:tcPr>
            <w:tcW w:w="6521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 xml:space="preserve">BUTIR PERNYATAAN </w:t>
            </w:r>
          </w:p>
        </w:tc>
        <w:tc>
          <w:tcPr>
            <w:tcW w:w="79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000000" w:fill="FFFF00"/>
            <w:noWrap/>
            <w:vAlign w:val="bottom"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TOTAL SKOR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6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7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9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0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1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2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3</w:t>
            </w:r>
          </w:p>
        </w:tc>
        <w:tc>
          <w:tcPr>
            <w:tcW w:w="4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4</w:t>
            </w:r>
          </w:p>
        </w:tc>
        <w:tc>
          <w:tcPr>
            <w:tcW w:w="4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b/>
                <w:bCs/>
                <w:color w:val="000000"/>
                <w:lang w:eastAsia="id-ID"/>
              </w:rPr>
              <w:t>15</w:t>
            </w:r>
          </w:p>
        </w:tc>
        <w:tc>
          <w:tcPr>
            <w:tcW w:w="79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293886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293886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3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2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8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0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5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4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9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70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71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6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2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1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0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lastRenderedPageBreak/>
              <w:t>3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5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8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7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9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6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0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1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2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3</w:t>
            </w:r>
          </w:p>
        </w:tc>
      </w:tr>
      <w:tr w:rsidR="00490421" w:rsidRPr="00AD0A2F" w:rsidTr="00645165">
        <w:trPr>
          <w:trHeight w:val="300"/>
          <w:jc w:val="center"/>
        </w:trPr>
        <w:tc>
          <w:tcPr>
            <w:tcW w:w="13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5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5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4</w:t>
            </w:r>
          </w:p>
        </w:tc>
        <w:tc>
          <w:tcPr>
            <w:tcW w:w="4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3</w:t>
            </w:r>
          </w:p>
        </w:tc>
        <w:tc>
          <w:tcPr>
            <w:tcW w:w="7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90421" w:rsidRPr="00AD0A2F" w:rsidRDefault="00490421" w:rsidP="0064516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id-ID"/>
              </w:rPr>
            </w:pPr>
            <w:r w:rsidRPr="00AD0A2F">
              <w:rPr>
                <w:rFonts w:ascii="Calibri" w:eastAsia="Times New Roman" w:hAnsi="Calibri" w:cs="Calibri"/>
                <w:color w:val="000000"/>
                <w:lang w:eastAsia="id-ID"/>
              </w:rPr>
              <w:t>60</w:t>
            </w:r>
          </w:p>
        </w:tc>
      </w:tr>
    </w:tbl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sz w:val="24"/>
          <w:szCs w:val="24"/>
        </w:rPr>
      </w:pPr>
    </w:p>
    <w:p w:rsidR="00490421" w:rsidRPr="00464CB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  <w:sectPr w:rsidR="00490421" w:rsidRPr="00464CB1" w:rsidSect="00A33DB5">
          <w:footerReference w:type="default" r:id="rId14"/>
          <w:pgSz w:w="11906" w:h="16838" w:code="9"/>
          <w:pgMar w:top="2268" w:right="1701" w:bottom="1701" w:left="2268" w:header="709" w:footer="709" w:gutter="0"/>
          <w:pgNumType w:start="133"/>
          <w:cols w:space="708"/>
          <w:docGrid w:linePitch="360"/>
        </w:sect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1</w:t>
      </w:r>
      <w:r>
        <w:rPr>
          <w:lang w:val="en-US"/>
        </w:rPr>
        <w:t>9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93886">
        <w:rPr>
          <w:rFonts w:asciiTheme="majorBidi" w:hAnsiTheme="majorBidi" w:cstheme="majorBidi"/>
          <w:b/>
          <w:bCs/>
          <w:sz w:val="24"/>
          <w:szCs w:val="24"/>
        </w:rPr>
        <w:t xml:space="preserve">UJI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VALIDITAS </w:t>
      </w:r>
      <w:r w:rsidRPr="00293886">
        <w:rPr>
          <w:rFonts w:asciiTheme="majorBidi" w:hAnsiTheme="majorBidi" w:cstheme="majorBidi"/>
          <w:b/>
          <w:bCs/>
          <w:sz w:val="24"/>
          <w:szCs w:val="24"/>
        </w:rPr>
        <w:t>45 RESPONDEN INSTRUMEN VARIABEL MANAJEMEN WAKTU (X1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1261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30"/>
        <w:gridCol w:w="2249"/>
        <w:gridCol w:w="602"/>
        <w:gridCol w:w="709"/>
        <w:gridCol w:w="708"/>
        <w:gridCol w:w="709"/>
        <w:gridCol w:w="709"/>
        <w:gridCol w:w="709"/>
        <w:gridCol w:w="708"/>
        <w:gridCol w:w="709"/>
        <w:gridCol w:w="709"/>
        <w:gridCol w:w="660"/>
        <w:gridCol w:w="616"/>
        <w:gridCol w:w="708"/>
        <w:gridCol w:w="1276"/>
      </w:tblGrid>
      <w:tr w:rsidR="00490421" w:rsidRPr="00B80CDA" w:rsidTr="00645165">
        <w:trPr>
          <w:cantSplit/>
          <w:jc w:val="center"/>
        </w:trPr>
        <w:tc>
          <w:tcPr>
            <w:tcW w:w="12611" w:type="dxa"/>
            <w:gridSpan w:val="15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80CDA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3079" w:type="dxa"/>
            <w:gridSpan w:val="2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2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709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660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616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708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1276" w:type="dxa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4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39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129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2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8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6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2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18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7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143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0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18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41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9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3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9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67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3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9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7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61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6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97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2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4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1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4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4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02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7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8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8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9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0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8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9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97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8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8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04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4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9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41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7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0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8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3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6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5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80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1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4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3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61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5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5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2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0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3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0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0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7</w:t>
            </w:r>
          </w:p>
        </w:tc>
        <w:tc>
          <w:tcPr>
            <w:tcW w:w="709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7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0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2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8</w:t>
            </w:r>
          </w:p>
        </w:tc>
        <w:tc>
          <w:tcPr>
            <w:tcW w:w="660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2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4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3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129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07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8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7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2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8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0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6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7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21</w:t>
            </w:r>
          </w:p>
        </w:tc>
        <w:tc>
          <w:tcPr>
            <w:tcW w:w="616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2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-,143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2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72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7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2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11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3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2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6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24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164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94</w:t>
            </w:r>
          </w:p>
        </w:tc>
        <w:tc>
          <w:tcPr>
            <w:tcW w:w="708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87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9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40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9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33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0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82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B80CD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49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1276" w:type="dxa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B80CDA" w:rsidTr="00645165">
        <w:trPr>
          <w:cantSplit/>
          <w:jc w:val="center"/>
        </w:trPr>
        <w:tc>
          <w:tcPr>
            <w:tcW w:w="830" w:type="dxa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49" w:type="dxa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602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9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60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61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08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76" w:type="dxa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12611" w:type="dxa"/>
            <w:gridSpan w:val="15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490421" w:rsidRPr="00B80CDA" w:rsidTr="00645165">
        <w:trPr>
          <w:cantSplit/>
          <w:jc w:val="center"/>
        </w:trPr>
        <w:tc>
          <w:tcPr>
            <w:tcW w:w="12611" w:type="dxa"/>
            <w:gridSpan w:val="15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pStyle w:val="Caption"/>
        <w:rPr>
          <w:lang w:val="en-US"/>
        </w:r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 xml:space="preserve">lampiran </w:t>
      </w:r>
      <w:r>
        <w:rPr>
          <w:lang w:val="en-US"/>
        </w:rPr>
        <w:t>20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93886">
        <w:rPr>
          <w:rFonts w:asciiTheme="majorBidi" w:hAnsiTheme="majorBidi" w:cstheme="majorBidi"/>
          <w:b/>
          <w:bCs/>
          <w:sz w:val="24"/>
          <w:szCs w:val="24"/>
        </w:rPr>
        <w:t xml:space="preserve">UJI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VALIDITAS </w:t>
      </w:r>
      <w:r w:rsidRPr="00293886">
        <w:rPr>
          <w:rFonts w:asciiTheme="majorBidi" w:hAnsiTheme="majorBidi" w:cstheme="majorBidi"/>
          <w:b/>
          <w:bCs/>
          <w:sz w:val="24"/>
          <w:szCs w:val="24"/>
        </w:rPr>
        <w:t xml:space="preserve">45 RESPONDEN INSTRUMEN VARIABEL </w:t>
      </w:r>
      <w:r>
        <w:rPr>
          <w:rFonts w:asciiTheme="majorBidi" w:hAnsiTheme="majorBidi" w:cstheme="majorBidi"/>
          <w:b/>
          <w:bCs/>
          <w:sz w:val="24"/>
          <w:szCs w:val="24"/>
        </w:rPr>
        <w:t>MOTIVASI BELAJAR (X2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1"/>
        <w:gridCol w:w="826"/>
        <w:gridCol w:w="471"/>
        <w:gridCol w:w="471"/>
        <w:gridCol w:w="471"/>
        <w:gridCol w:w="471"/>
        <w:gridCol w:w="481"/>
        <w:gridCol w:w="471"/>
        <w:gridCol w:w="480"/>
        <w:gridCol w:w="470"/>
        <w:gridCol w:w="470"/>
        <w:gridCol w:w="470"/>
        <w:gridCol w:w="470"/>
        <w:gridCol w:w="470"/>
        <w:gridCol w:w="470"/>
        <w:gridCol w:w="470"/>
        <w:gridCol w:w="470"/>
        <w:gridCol w:w="470"/>
        <w:gridCol w:w="470"/>
        <w:gridCol w:w="470"/>
        <w:gridCol w:w="480"/>
        <w:gridCol w:w="480"/>
        <w:gridCol w:w="470"/>
        <w:gridCol w:w="470"/>
        <w:gridCol w:w="470"/>
        <w:gridCol w:w="470"/>
        <w:gridCol w:w="470"/>
        <w:gridCol w:w="435"/>
        <w:gridCol w:w="470"/>
      </w:tblGrid>
      <w:tr w:rsidR="00490421" w:rsidRPr="007820FC" w:rsidTr="00645165">
        <w:trPr>
          <w:cantSplit/>
        </w:trPr>
        <w:tc>
          <w:tcPr>
            <w:tcW w:w="5000" w:type="pct"/>
            <w:gridSpan w:val="29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orelation</w:t>
            </w:r>
          </w:p>
        </w:tc>
      </w:tr>
      <w:tr w:rsidR="00490421" w:rsidRPr="007820FC" w:rsidTr="00645165">
        <w:trPr>
          <w:cantSplit/>
        </w:trPr>
        <w:tc>
          <w:tcPr>
            <w:tcW w:w="461" w:type="pct"/>
            <w:gridSpan w:val="2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1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2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3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4</w:t>
            </w:r>
          </w:p>
        </w:tc>
        <w:tc>
          <w:tcPr>
            <w:tcW w:w="172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5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6</w:t>
            </w:r>
          </w:p>
        </w:tc>
        <w:tc>
          <w:tcPr>
            <w:tcW w:w="172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7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8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9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0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1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2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3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4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5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6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7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8</w:t>
            </w:r>
          </w:p>
        </w:tc>
        <w:tc>
          <w:tcPr>
            <w:tcW w:w="172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9</w:t>
            </w:r>
          </w:p>
        </w:tc>
        <w:tc>
          <w:tcPr>
            <w:tcW w:w="172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0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1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2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3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4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5</w:t>
            </w:r>
          </w:p>
        </w:tc>
        <w:tc>
          <w:tcPr>
            <w:tcW w:w="156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6</w:t>
            </w:r>
          </w:p>
        </w:tc>
        <w:tc>
          <w:tcPr>
            <w:tcW w:w="168" w:type="pct"/>
            <w:shd w:val="clear" w:color="auto" w:fill="FFFFFF"/>
            <w:vAlign w:val="bottom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Total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1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4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2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5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7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3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6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3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9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3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8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4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7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5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72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6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5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7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4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7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8</w:t>
            </w:r>
          </w:p>
        </w:tc>
        <w:tc>
          <w:tcPr>
            <w:tcW w:w="172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2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8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08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8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7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lastRenderedPageBreak/>
              <w:t>X09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2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3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1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0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8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5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1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8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6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2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1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9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3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0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4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2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5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6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8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3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7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2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4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4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lastRenderedPageBreak/>
              <w:t>X18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9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3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19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8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9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2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3</w:t>
            </w:r>
          </w:p>
        </w:tc>
        <w:tc>
          <w:tcPr>
            <w:tcW w:w="172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7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9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0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1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4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,000</w:t>
            </w:r>
          </w:p>
        </w:tc>
        <w:tc>
          <w:tcPr>
            <w:tcW w:w="172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1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7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4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2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6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5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8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3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8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7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5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7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5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78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4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7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4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5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1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0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5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6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9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3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4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3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6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5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5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9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3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5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7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1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6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4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7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5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7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9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7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4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X26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1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43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06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3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2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7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7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121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5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2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-,03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37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8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2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6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0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9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9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3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4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2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84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938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1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9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1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847</w:t>
            </w:r>
          </w:p>
        </w:tc>
        <w:tc>
          <w:tcPr>
            <w:tcW w:w="156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8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 w:val="restar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lastRenderedPageBreak/>
              <w:t>Total</w:t>
            </w: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Pearson Correlatio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7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0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6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6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9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8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448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84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2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51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4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2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83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0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9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25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73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509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6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6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370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627</w:t>
            </w:r>
            <w:r w:rsidRPr="003C5CE6">
              <w:rPr>
                <w:rFonts w:ascii="Arial" w:hAnsi="Arial" w:cs="Arial"/>
                <w:color w:val="010205"/>
                <w:sz w:val="16"/>
                <w:szCs w:val="16"/>
                <w:vertAlign w:val="superscript"/>
              </w:rPr>
              <w:t>**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236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1</w:t>
            </w: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Sig. (2-tailed)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4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1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29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3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12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000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,118</w:t>
            </w:r>
          </w:p>
        </w:tc>
        <w:tc>
          <w:tcPr>
            <w:tcW w:w="168" w:type="pct"/>
            <w:shd w:val="clear" w:color="auto" w:fill="FFFFFF"/>
            <w:vAlign w:val="center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90421" w:rsidRPr="007820FC" w:rsidTr="00645165">
        <w:trPr>
          <w:cantSplit/>
        </w:trPr>
        <w:tc>
          <w:tcPr>
            <w:tcW w:w="157" w:type="pct"/>
            <w:vMerge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03" w:type="pct"/>
            <w:shd w:val="clear" w:color="auto" w:fill="E0E0E0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264A60"/>
                <w:sz w:val="16"/>
                <w:szCs w:val="16"/>
              </w:rPr>
              <w:t>N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72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56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  <w:tc>
          <w:tcPr>
            <w:tcW w:w="168" w:type="pct"/>
            <w:shd w:val="clear" w:color="auto" w:fill="FFFFFF"/>
          </w:tcPr>
          <w:p w:rsidR="00490421" w:rsidRPr="003C5CE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6"/>
                <w:szCs w:val="16"/>
              </w:rPr>
            </w:pPr>
            <w:r w:rsidRPr="003C5CE6">
              <w:rPr>
                <w:rFonts w:ascii="Arial" w:hAnsi="Arial" w:cs="Arial"/>
                <w:color w:val="010205"/>
                <w:sz w:val="16"/>
                <w:szCs w:val="16"/>
              </w:rPr>
              <w:t>45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A33DB5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 xml:space="preserve">Lampiran </w:t>
      </w:r>
      <w:r>
        <w:rPr>
          <w:lang w:val="en-US"/>
        </w:rPr>
        <w:t>21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93886">
        <w:rPr>
          <w:rFonts w:asciiTheme="majorBidi" w:hAnsiTheme="majorBidi" w:cstheme="majorBidi"/>
          <w:b/>
          <w:bCs/>
          <w:sz w:val="24"/>
          <w:szCs w:val="24"/>
        </w:rPr>
        <w:t xml:space="preserve">UJI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VALIDITAS </w:t>
      </w:r>
      <w:r w:rsidRPr="00293886">
        <w:rPr>
          <w:rFonts w:asciiTheme="majorBidi" w:hAnsiTheme="majorBidi" w:cstheme="majorBidi"/>
          <w:b/>
          <w:bCs/>
          <w:sz w:val="24"/>
          <w:szCs w:val="24"/>
        </w:rPr>
        <w:t xml:space="preserve">45 RESPONDEN INSTRUMEN VARIABEL </w:t>
      </w:r>
      <w:r>
        <w:rPr>
          <w:rFonts w:asciiTheme="majorBidi" w:hAnsiTheme="majorBidi" w:cstheme="majorBidi"/>
          <w:b/>
          <w:bCs/>
          <w:sz w:val="24"/>
          <w:szCs w:val="24"/>
        </w:rPr>
        <w:t>KEDISIPLINAN BELAJAR (Y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951"/>
        <w:gridCol w:w="1579"/>
        <w:gridCol w:w="791"/>
        <w:gridCol w:w="631"/>
        <w:gridCol w:w="79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631"/>
        <w:gridCol w:w="791"/>
        <w:gridCol w:w="791"/>
        <w:gridCol w:w="1333"/>
      </w:tblGrid>
      <w:tr w:rsidR="00490421" w:rsidRPr="007820FC" w:rsidTr="00645165">
        <w:trPr>
          <w:cantSplit/>
        </w:trPr>
        <w:tc>
          <w:tcPr>
            <w:tcW w:w="5000" w:type="pct"/>
            <w:gridSpan w:val="18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820FC">
              <w:rPr>
                <w:rFonts w:ascii="Arial" w:hAnsi="Arial" w:cs="Arial"/>
                <w:b/>
                <w:bCs/>
                <w:color w:val="010205"/>
              </w:rPr>
              <w:t>Correlations</w:t>
            </w:r>
          </w:p>
        </w:tc>
      </w:tr>
      <w:tr w:rsidR="00490421" w:rsidRPr="007820FC" w:rsidTr="00645165">
        <w:trPr>
          <w:cantSplit/>
        </w:trPr>
        <w:tc>
          <w:tcPr>
            <w:tcW w:w="905" w:type="pct"/>
            <w:gridSpan w:val="2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283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226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3</w:t>
            </w:r>
          </w:p>
        </w:tc>
        <w:tc>
          <w:tcPr>
            <w:tcW w:w="283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4</w:t>
            </w:r>
          </w:p>
        </w:tc>
        <w:tc>
          <w:tcPr>
            <w:tcW w:w="283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5</w:t>
            </w:r>
          </w:p>
        </w:tc>
        <w:tc>
          <w:tcPr>
            <w:tcW w:w="474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6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1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8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6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8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2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01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3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8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8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83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5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1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5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9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5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8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7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57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5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8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4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4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1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06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1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8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8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8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2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5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8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4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2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3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8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3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8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7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1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3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4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3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7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1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63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31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2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6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8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58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3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7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1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3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8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8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13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8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8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8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7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1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6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6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4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0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2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6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7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79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3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4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19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22</w:t>
            </w:r>
          </w:p>
        </w:tc>
        <w:tc>
          <w:tcPr>
            <w:tcW w:w="283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5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9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4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2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8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98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4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1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5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01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42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7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3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9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3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1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4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38</w:t>
            </w:r>
          </w:p>
        </w:tc>
        <w:tc>
          <w:tcPr>
            <w:tcW w:w="283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Pearson Correlatio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3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2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8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6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4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2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6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1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13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37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714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15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20</w:t>
            </w:r>
            <w:r w:rsidRPr="007820FC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ig. (2-tailed)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  <w:tc>
          <w:tcPr>
            <w:tcW w:w="474" w:type="pct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7820FC" w:rsidTr="00645165">
        <w:trPr>
          <w:cantSplit/>
        </w:trPr>
        <w:tc>
          <w:tcPr>
            <w:tcW w:w="340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6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26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283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47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7820FC" w:rsidTr="00645165">
        <w:trPr>
          <w:cantSplit/>
        </w:trPr>
        <w:tc>
          <w:tcPr>
            <w:tcW w:w="5000" w:type="pct"/>
            <w:gridSpan w:val="18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**. Correlation is significant at the 0.01 level (2-tailed).</w:t>
            </w:r>
          </w:p>
        </w:tc>
      </w:tr>
      <w:tr w:rsidR="00490421" w:rsidRPr="007820FC" w:rsidTr="00645165">
        <w:trPr>
          <w:cantSplit/>
        </w:trPr>
        <w:tc>
          <w:tcPr>
            <w:tcW w:w="5000" w:type="pct"/>
            <w:gridSpan w:val="18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*. Correlation is significant at the 0.05 level (2-tailed).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464CB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  <w:sectPr w:rsidR="00490421" w:rsidRPr="00464CB1" w:rsidSect="00A33DB5">
          <w:pgSz w:w="16838" w:h="11906" w:orient="landscape" w:code="9"/>
          <w:pgMar w:top="1440" w:right="1440" w:bottom="1440" w:left="1440" w:header="709" w:footer="709" w:gutter="0"/>
          <w:cols w:space="708"/>
          <w:docGrid w:linePitch="360"/>
        </w:sect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2</w:t>
      </w:r>
      <w:r>
        <w:rPr>
          <w:lang w:val="en-US"/>
        </w:rPr>
        <w:t>2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UJI REALIBILITAS 45 RESPONDEN PENELITIAN VARIABEL MANAJEMEN WAKTU (X1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6"/>
        <w:gridCol w:w="2251"/>
        <w:gridCol w:w="2009"/>
        <w:gridCol w:w="2011"/>
      </w:tblGrid>
      <w:tr w:rsidR="00490421" w:rsidRPr="00B80CDA" w:rsidTr="00645165">
        <w:trPr>
          <w:cantSplit/>
          <w:trHeight w:val="384"/>
        </w:trPr>
        <w:tc>
          <w:tcPr>
            <w:tcW w:w="5000" w:type="pct"/>
            <w:gridSpan w:val="4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80CDA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B80CDA" w:rsidTr="00645165">
        <w:trPr>
          <w:cantSplit/>
          <w:trHeight w:val="365"/>
        </w:trPr>
        <w:tc>
          <w:tcPr>
            <w:tcW w:w="2471" w:type="pct"/>
            <w:gridSpan w:val="2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4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265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B80CDA" w:rsidTr="00645165">
        <w:trPr>
          <w:cantSplit/>
          <w:trHeight w:val="384"/>
        </w:trPr>
        <w:tc>
          <w:tcPr>
            <w:tcW w:w="1055" w:type="pct"/>
            <w:vMerge w:val="restar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41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264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B80CDA" w:rsidTr="00645165">
        <w:trPr>
          <w:cantSplit/>
          <w:trHeight w:val="384"/>
        </w:trPr>
        <w:tc>
          <w:tcPr>
            <w:tcW w:w="1055" w:type="pct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B80CDA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264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265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B80CDA" w:rsidTr="00645165">
        <w:trPr>
          <w:cantSplit/>
          <w:trHeight w:val="402"/>
        </w:trPr>
        <w:tc>
          <w:tcPr>
            <w:tcW w:w="1055" w:type="pct"/>
            <w:vMerge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264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B80CDA" w:rsidTr="00645165">
        <w:trPr>
          <w:cantSplit/>
          <w:trHeight w:val="372"/>
        </w:trPr>
        <w:tc>
          <w:tcPr>
            <w:tcW w:w="5000" w:type="pct"/>
            <w:gridSpan w:val="4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63"/>
        <w:gridCol w:w="3484"/>
      </w:tblGrid>
      <w:tr w:rsidR="00490421" w:rsidRPr="00B80CDA" w:rsidTr="00645165">
        <w:trPr>
          <w:cantSplit/>
          <w:trHeight w:val="454"/>
        </w:trPr>
        <w:tc>
          <w:tcPr>
            <w:tcW w:w="5000" w:type="pct"/>
            <w:gridSpan w:val="2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80CDA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B80CDA" w:rsidTr="00645165">
        <w:trPr>
          <w:cantSplit/>
          <w:trHeight w:val="293"/>
        </w:trPr>
        <w:tc>
          <w:tcPr>
            <w:tcW w:w="2808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2192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B80CDA" w:rsidTr="00645165">
        <w:trPr>
          <w:cantSplit/>
          <w:trHeight w:val="71"/>
        </w:trPr>
        <w:tc>
          <w:tcPr>
            <w:tcW w:w="2808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90</w:t>
            </w:r>
          </w:p>
        </w:tc>
        <w:tc>
          <w:tcPr>
            <w:tcW w:w="219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2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66"/>
        <w:gridCol w:w="1574"/>
        <w:gridCol w:w="1283"/>
        <w:gridCol w:w="1408"/>
        <w:gridCol w:w="2816"/>
      </w:tblGrid>
      <w:tr w:rsidR="00490421" w:rsidRPr="00B80CDA" w:rsidTr="00645165">
        <w:trPr>
          <w:cantSplit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80CDA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0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807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886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772" w:type="pct"/>
            <w:shd w:val="clear" w:color="auto" w:fill="FFFFFF"/>
            <w:vAlign w:val="bottom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2,3556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20,598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06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80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2,6889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20,083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18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8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2889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20,119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63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93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3556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8,734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64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2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2889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7,619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01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47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2889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9,074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403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79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2,3111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21,492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205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92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1111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8,737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528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66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5556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8,071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05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57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2,9111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8,446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606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58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4000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9,791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54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83</w:t>
            </w:r>
          </w:p>
        </w:tc>
      </w:tr>
      <w:tr w:rsidR="00490421" w:rsidRPr="00B80CDA" w:rsidTr="00645165">
        <w:trPr>
          <w:cantSplit/>
        </w:trPr>
        <w:tc>
          <w:tcPr>
            <w:tcW w:w="545" w:type="pct"/>
            <w:shd w:val="clear" w:color="auto" w:fill="E0E0E0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990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43,9333</w:t>
            </w:r>
          </w:p>
        </w:tc>
        <w:tc>
          <w:tcPr>
            <w:tcW w:w="807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18,882</w:t>
            </w:r>
          </w:p>
        </w:tc>
        <w:tc>
          <w:tcPr>
            <w:tcW w:w="886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  <w:tc>
          <w:tcPr>
            <w:tcW w:w="1772" w:type="pct"/>
            <w:shd w:val="clear" w:color="auto" w:fill="FFFFFF"/>
          </w:tcPr>
          <w:p w:rsidR="00490421" w:rsidRPr="00B80CD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80CDA">
              <w:rPr>
                <w:rFonts w:ascii="Arial" w:hAnsi="Arial" w:cs="Arial"/>
                <w:color w:val="010205"/>
                <w:sz w:val="18"/>
                <w:szCs w:val="18"/>
              </w:rPr>
              <w:t>,794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A33DB5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2</w:t>
      </w:r>
      <w:r>
        <w:rPr>
          <w:lang w:val="en-US"/>
        </w:rPr>
        <w:t>3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UJI REALIBILITAS 45 RESPONDEN PENELITIAN VARIABEL MOTIVASI BELAJAR (X2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6"/>
        <w:gridCol w:w="2251"/>
        <w:gridCol w:w="2009"/>
        <w:gridCol w:w="2011"/>
      </w:tblGrid>
      <w:tr w:rsidR="00490421" w:rsidRPr="007820FC" w:rsidTr="00645165">
        <w:trPr>
          <w:cantSplit/>
          <w:trHeight w:val="351"/>
        </w:trPr>
        <w:tc>
          <w:tcPr>
            <w:tcW w:w="5000" w:type="pct"/>
            <w:gridSpan w:val="4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820FC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7820FC" w:rsidTr="00645165">
        <w:trPr>
          <w:cantSplit/>
          <w:trHeight w:val="334"/>
        </w:trPr>
        <w:tc>
          <w:tcPr>
            <w:tcW w:w="2471" w:type="pct"/>
            <w:gridSpan w:val="2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4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265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7820FC" w:rsidTr="00645165">
        <w:trPr>
          <w:cantSplit/>
          <w:trHeight w:val="351"/>
        </w:trPr>
        <w:tc>
          <w:tcPr>
            <w:tcW w:w="1055" w:type="pct"/>
            <w:vMerge w:val="restar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41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26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7820FC" w:rsidTr="00645165">
        <w:trPr>
          <w:cantSplit/>
          <w:trHeight w:val="351"/>
        </w:trPr>
        <w:tc>
          <w:tcPr>
            <w:tcW w:w="1055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7820FC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26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26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7820FC" w:rsidTr="00645165">
        <w:trPr>
          <w:cantSplit/>
          <w:trHeight w:val="368"/>
        </w:trPr>
        <w:tc>
          <w:tcPr>
            <w:tcW w:w="1055" w:type="pct"/>
            <w:vMerge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264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7820FC" w:rsidTr="00645165">
        <w:trPr>
          <w:cantSplit/>
          <w:trHeight w:val="397"/>
        </w:trPr>
        <w:tc>
          <w:tcPr>
            <w:tcW w:w="5000" w:type="pct"/>
            <w:gridSpan w:val="4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63"/>
        <w:gridCol w:w="3484"/>
      </w:tblGrid>
      <w:tr w:rsidR="00490421" w:rsidRPr="007820FC" w:rsidTr="00645165">
        <w:trPr>
          <w:cantSplit/>
          <w:trHeight w:val="344"/>
        </w:trPr>
        <w:tc>
          <w:tcPr>
            <w:tcW w:w="5000" w:type="pct"/>
            <w:gridSpan w:val="2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820FC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7820FC" w:rsidTr="00645165">
        <w:trPr>
          <w:cantSplit/>
          <w:trHeight w:val="199"/>
        </w:trPr>
        <w:tc>
          <w:tcPr>
            <w:tcW w:w="2808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2192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7820FC" w:rsidTr="00645165">
        <w:trPr>
          <w:cantSplit/>
          <w:trHeight w:val="327"/>
        </w:trPr>
        <w:tc>
          <w:tcPr>
            <w:tcW w:w="2808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  <w:tc>
          <w:tcPr>
            <w:tcW w:w="2192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26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78"/>
        <w:gridCol w:w="1766"/>
        <w:gridCol w:w="1766"/>
        <w:gridCol w:w="1766"/>
        <w:gridCol w:w="1771"/>
      </w:tblGrid>
      <w:tr w:rsidR="00490421" w:rsidRPr="007820FC" w:rsidTr="00645165">
        <w:trPr>
          <w:cantSplit/>
          <w:trHeight w:val="335"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7820FC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7820FC" w:rsidTr="00645165">
        <w:trPr>
          <w:cantSplit/>
          <w:trHeight w:val="994"/>
        </w:trPr>
        <w:tc>
          <w:tcPr>
            <w:tcW w:w="553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115" w:type="pct"/>
            <w:shd w:val="clear" w:color="auto" w:fill="FFFFFF"/>
            <w:vAlign w:val="bottom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400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7,06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2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8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666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8,22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46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02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5,29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22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4,44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5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6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800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5,98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12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6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844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6,90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5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0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844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5,63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1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42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5,068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0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288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6,48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39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155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7,04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02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8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42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0,74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31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2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688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1,44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82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1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111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5,14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03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6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311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1,81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2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3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lastRenderedPageBreak/>
              <w:t>X1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088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4,31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56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5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133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4,30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33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5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866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3,34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47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5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8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555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1,52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25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5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19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9778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7,29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54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2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42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3,0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698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2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6,8000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4,89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450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7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2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666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0,27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98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3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355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6,82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300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0</w:t>
            </w:r>
          </w:p>
        </w:tc>
      </w:tr>
      <w:tr w:rsidR="00490421" w:rsidRPr="007820FC" w:rsidTr="00645165">
        <w:trPr>
          <w:cantSplit/>
          <w:trHeight w:val="352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4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155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6,45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296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7820FC" w:rsidTr="00645165">
        <w:trPr>
          <w:cantSplit/>
          <w:trHeight w:val="335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5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155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3,271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578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84</w:t>
            </w:r>
          </w:p>
        </w:tc>
      </w:tr>
      <w:tr w:rsidR="00490421" w:rsidRPr="007820FC" w:rsidTr="00645165">
        <w:trPr>
          <w:cantSplit/>
          <w:trHeight w:val="319"/>
        </w:trPr>
        <w:tc>
          <w:tcPr>
            <w:tcW w:w="553" w:type="pct"/>
            <w:shd w:val="clear" w:color="auto" w:fill="E0E0E0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264A60"/>
                <w:sz w:val="18"/>
                <w:szCs w:val="18"/>
              </w:rPr>
              <w:t>X26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97,0667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88,473</w:t>
            </w:r>
          </w:p>
        </w:tc>
        <w:tc>
          <w:tcPr>
            <w:tcW w:w="1111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159</w:t>
            </w:r>
          </w:p>
        </w:tc>
        <w:tc>
          <w:tcPr>
            <w:tcW w:w="1115" w:type="pct"/>
            <w:shd w:val="clear" w:color="auto" w:fill="FFFFFF"/>
          </w:tcPr>
          <w:p w:rsidR="00490421" w:rsidRPr="007820FC" w:rsidRDefault="00490421" w:rsidP="00645165">
            <w:pPr>
              <w:autoSpaceDE w:val="0"/>
              <w:autoSpaceDN w:val="0"/>
              <w:adjustRightInd w:val="0"/>
              <w:spacing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7820FC">
              <w:rPr>
                <w:rFonts w:ascii="Arial" w:hAnsi="Arial" w:cs="Arial"/>
                <w:color w:val="010205"/>
                <w:sz w:val="18"/>
                <w:szCs w:val="18"/>
              </w:rPr>
              <w:t>,894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Pr="00464CB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4B2A8A" w:rsidRDefault="00490421" w:rsidP="00490421">
      <w:pPr>
        <w:pStyle w:val="Caption"/>
        <w:rPr>
          <w:lang w:val="en-US"/>
        </w:rPr>
      </w:pPr>
      <w:r>
        <w:lastRenderedPageBreak/>
        <w:t>Lampiran 2</w:t>
      </w:r>
      <w:r>
        <w:rPr>
          <w:lang w:val="en-US"/>
        </w:rPr>
        <w:t>4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UJI REALIBILITAS 45 RESPONDEN PENELITIAN VARIABEL KEDISIPLINAN BEAJAR (Y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678"/>
        <w:gridCol w:w="2249"/>
        <w:gridCol w:w="2009"/>
        <w:gridCol w:w="2011"/>
      </w:tblGrid>
      <w:tr w:rsidR="00490421" w:rsidRPr="005E65DD" w:rsidTr="00645165">
        <w:trPr>
          <w:cantSplit/>
          <w:trHeight w:val="307"/>
          <w:jc w:val="center"/>
        </w:trPr>
        <w:tc>
          <w:tcPr>
            <w:tcW w:w="5000" w:type="pct"/>
            <w:gridSpan w:val="4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E65DD">
              <w:rPr>
                <w:rFonts w:ascii="Arial" w:hAnsi="Arial" w:cs="Arial"/>
                <w:b/>
                <w:bCs/>
                <w:color w:val="010205"/>
              </w:rPr>
              <w:t>Case Processing Summary</w:t>
            </w:r>
          </w:p>
        </w:tc>
      </w:tr>
      <w:tr w:rsidR="00490421" w:rsidRPr="005E65DD" w:rsidTr="00645165">
        <w:trPr>
          <w:cantSplit/>
          <w:trHeight w:val="291"/>
          <w:jc w:val="center"/>
        </w:trPr>
        <w:tc>
          <w:tcPr>
            <w:tcW w:w="2471" w:type="pct"/>
            <w:gridSpan w:val="2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64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265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%</w:t>
            </w:r>
          </w:p>
        </w:tc>
      </w:tr>
      <w:tr w:rsidR="00490421" w:rsidRPr="005E65DD" w:rsidTr="00645165">
        <w:trPr>
          <w:cantSplit/>
          <w:trHeight w:val="307"/>
          <w:jc w:val="center"/>
        </w:trPr>
        <w:tc>
          <w:tcPr>
            <w:tcW w:w="1056" w:type="pct"/>
            <w:vMerge w:val="restar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ases</w:t>
            </w:r>
          </w:p>
        </w:tc>
        <w:tc>
          <w:tcPr>
            <w:tcW w:w="1415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264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5E65DD" w:rsidTr="00645165">
        <w:trPr>
          <w:cantSplit/>
          <w:trHeight w:val="307"/>
          <w:jc w:val="center"/>
        </w:trPr>
        <w:tc>
          <w:tcPr>
            <w:tcW w:w="1056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Excluded</w:t>
            </w:r>
            <w:r w:rsidRPr="005E65DD">
              <w:rPr>
                <w:rFonts w:ascii="Arial" w:hAnsi="Arial" w:cs="Arial"/>
                <w:color w:val="264A6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264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  <w:tc>
          <w:tcPr>
            <w:tcW w:w="1265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0</w:t>
            </w:r>
          </w:p>
        </w:tc>
      </w:tr>
      <w:tr w:rsidR="00490421" w:rsidRPr="005E65DD" w:rsidTr="00645165">
        <w:trPr>
          <w:cantSplit/>
          <w:trHeight w:val="321"/>
          <w:jc w:val="center"/>
        </w:trPr>
        <w:tc>
          <w:tcPr>
            <w:tcW w:w="1056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415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264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1265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5E65DD" w:rsidTr="00645165">
        <w:trPr>
          <w:cantSplit/>
          <w:trHeight w:val="360"/>
          <w:jc w:val="center"/>
        </w:trPr>
        <w:tc>
          <w:tcPr>
            <w:tcW w:w="5000" w:type="pct"/>
            <w:gridSpan w:val="4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a. Listwise deletion based on all variables in the procedure.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463"/>
        <w:gridCol w:w="3484"/>
      </w:tblGrid>
      <w:tr w:rsidR="00490421" w:rsidRPr="005E65DD" w:rsidTr="00645165">
        <w:trPr>
          <w:cantSplit/>
          <w:trHeight w:val="447"/>
        </w:trPr>
        <w:tc>
          <w:tcPr>
            <w:tcW w:w="5000" w:type="pct"/>
            <w:gridSpan w:val="2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E65DD">
              <w:rPr>
                <w:rFonts w:ascii="Arial" w:hAnsi="Arial" w:cs="Arial"/>
                <w:b/>
                <w:bCs/>
                <w:color w:val="010205"/>
              </w:rPr>
              <w:t>Reliability Statistics</w:t>
            </w:r>
          </w:p>
        </w:tc>
      </w:tr>
      <w:tr w:rsidR="00490421" w:rsidRPr="005E65DD" w:rsidTr="00645165">
        <w:trPr>
          <w:cantSplit/>
          <w:trHeight w:val="376"/>
        </w:trPr>
        <w:tc>
          <w:tcPr>
            <w:tcW w:w="2808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ronbach's Alpha</w:t>
            </w:r>
          </w:p>
        </w:tc>
        <w:tc>
          <w:tcPr>
            <w:tcW w:w="2192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N of Items</w:t>
            </w:r>
          </w:p>
        </w:tc>
      </w:tr>
      <w:tr w:rsidR="00490421" w:rsidRPr="005E65DD" w:rsidTr="00645165">
        <w:trPr>
          <w:cantSplit/>
          <w:trHeight w:val="424"/>
        </w:trPr>
        <w:tc>
          <w:tcPr>
            <w:tcW w:w="280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5</w:t>
            </w:r>
          </w:p>
        </w:tc>
        <w:tc>
          <w:tcPr>
            <w:tcW w:w="219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5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80"/>
        <w:gridCol w:w="1766"/>
        <w:gridCol w:w="1766"/>
        <w:gridCol w:w="1766"/>
        <w:gridCol w:w="1769"/>
      </w:tblGrid>
      <w:tr w:rsidR="00490421" w:rsidRPr="005E65DD" w:rsidTr="00645165">
        <w:trPr>
          <w:cantSplit/>
          <w:trHeight w:val="318"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E65DD">
              <w:rPr>
                <w:rFonts w:ascii="Arial" w:hAnsi="Arial" w:cs="Arial"/>
                <w:b/>
                <w:bCs/>
                <w:color w:val="010205"/>
              </w:rPr>
              <w:t>Item-Total Statistics</w:t>
            </w:r>
          </w:p>
        </w:tc>
      </w:tr>
      <w:tr w:rsidR="00490421" w:rsidRPr="005E65DD" w:rsidTr="00645165">
        <w:trPr>
          <w:cantSplit/>
          <w:trHeight w:val="940"/>
        </w:trPr>
        <w:tc>
          <w:tcPr>
            <w:tcW w:w="554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cale Mean if Item Deleted</w:t>
            </w: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cale Variance if Item Deleted</w:t>
            </w:r>
          </w:p>
        </w:tc>
        <w:tc>
          <w:tcPr>
            <w:tcW w:w="1111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orrected Item-Total Correlation</w:t>
            </w:r>
          </w:p>
        </w:tc>
        <w:tc>
          <w:tcPr>
            <w:tcW w:w="1112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ronbach's Alpha if Item Deleted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1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22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2,7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665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6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2,844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5,40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76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9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3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066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4,836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627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7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2,844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7,40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492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2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5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2,9778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5,5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84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9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6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466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436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89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9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3111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2,446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787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8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000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6,773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65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0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09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4667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755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82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0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044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7,13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32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1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1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200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4,80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660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6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02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7,34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467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3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3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22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4,722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660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896</w:t>
            </w:r>
          </w:p>
        </w:tc>
      </w:tr>
      <w:tr w:rsidR="00490421" w:rsidRPr="005E65DD" w:rsidTr="00645165">
        <w:trPr>
          <w:cantSplit/>
          <w:trHeight w:val="302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044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6,089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49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0</w:t>
            </w:r>
          </w:p>
        </w:tc>
      </w:tr>
      <w:tr w:rsidR="00490421" w:rsidRPr="005E65DD" w:rsidTr="00645165">
        <w:trPr>
          <w:cantSplit/>
          <w:trHeight w:val="318"/>
        </w:trPr>
        <w:tc>
          <w:tcPr>
            <w:tcW w:w="554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X15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6444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5,780</w:t>
            </w:r>
          </w:p>
        </w:tc>
        <w:tc>
          <w:tcPr>
            <w:tcW w:w="111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553</w:t>
            </w:r>
          </w:p>
        </w:tc>
        <w:tc>
          <w:tcPr>
            <w:tcW w:w="1112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900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2</w:t>
      </w:r>
      <w:r>
        <w:rPr>
          <w:lang w:val="en-US"/>
        </w:rPr>
        <w:t>5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ANALISIS DESKRIPTIF VARIABEL MANAJEMEN WAKTU (X1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66"/>
        <w:gridCol w:w="2634"/>
        <w:gridCol w:w="2847"/>
      </w:tblGrid>
      <w:tr w:rsidR="00490421" w:rsidRPr="005E65DD" w:rsidTr="00645165">
        <w:trPr>
          <w:cantSplit/>
          <w:trHeight w:val="343"/>
        </w:trPr>
        <w:tc>
          <w:tcPr>
            <w:tcW w:w="5000" w:type="pct"/>
            <w:gridSpan w:val="3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E65DD">
              <w:rPr>
                <w:rFonts w:ascii="Arial" w:hAnsi="Arial" w:cs="Arial"/>
                <w:b/>
                <w:bCs/>
                <w:color w:val="010205"/>
              </w:rPr>
              <w:t>Statistics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5000" w:type="pct"/>
            <w:gridSpan w:val="3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X1  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1552" w:type="pct"/>
            <w:vMerge w:val="restar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57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1552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57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7,04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,708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8,00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8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748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2,543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0</w:t>
            </w:r>
          </w:p>
        </w:tc>
      </w:tr>
      <w:tr w:rsidR="00490421" w:rsidRPr="005E65DD" w:rsidTr="00645165">
        <w:trPr>
          <w:cantSplit/>
          <w:trHeight w:val="343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5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5</w:t>
            </w:r>
          </w:p>
        </w:tc>
      </w:tr>
      <w:tr w:rsidR="00490421" w:rsidRPr="005E65DD" w:rsidTr="00645165">
        <w:trPr>
          <w:cantSplit/>
          <w:trHeight w:val="326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117</w:t>
            </w: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895"/>
        <w:gridCol w:w="1419"/>
        <w:gridCol w:w="1249"/>
        <w:gridCol w:w="1697"/>
        <w:gridCol w:w="1791"/>
      </w:tblGrid>
      <w:tr w:rsidR="00490421" w:rsidRPr="005E65DD" w:rsidTr="00645165">
        <w:trPr>
          <w:cantSplit/>
          <w:trHeight w:val="282"/>
        </w:trPr>
        <w:tc>
          <w:tcPr>
            <w:tcW w:w="5000" w:type="pct"/>
            <w:gridSpan w:val="6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>
              <w:rPr>
                <w:rFonts w:ascii="Arial" w:hAnsi="Arial" w:cs="Arial"/>
                <w:b/>
                <w:bCs/>
                <w:color w:val="010205"/>
              </w:rPr>
              <w:t>MANAJEMEN WAKTU</w:t>
            </w:r>
          </w:p>
        </w:tc>
      </w:tr>
      <w:tr w:rsidR="00490421" w:rsidRPr="005E65DD" w:rsidTr="00645165">
        <w:trPr>
          <w:cantSplit/>
          <w:trHeight w:val="478"/>
        </w:trPr>
        <w:tc>
          <w:tcPr>
            <w:tcW w:w="1126" w:type="pct"/>
            <w:gridSpan w:val="2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93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786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68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128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490421" w:rsidRPr="005E65DD" w:rsidTr="00645165">
        <w:trPr>
          <w:cantSplit/>
          <w:trHeight w:val="229"/>
        </w:trPr>
        <w:tc>
          <w:tcPr>
            <w:tcW w:w="563" w:type="pct"/>
            <w:vMerge w:val="restar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3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36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0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2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1,1</w:t>
            </w:r>
          </w:p>
        </w:tc>
      </w:tr>
      <w:tr w:rsidR="00490421" w:rsidRPr="005E65DD" w:rsidTr="00645165">
        <w:trPr>
          <w:cantSplit/>
          <w:trHeight w:val="265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0,0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4,4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8,9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7,8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7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6,7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8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9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0,0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0,0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6,7</w:t>
            </w:r>
          </w:p>
        </w:tc>
      </w:tr>
      <w:tr w:rsidR="00490421" w:rsidRPr="005E65DD" w:rsidTr="00645165">
        <w:trPr>
          <w:cantSplit/>
          <w:trHeight w:val="265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73,3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2,2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4,4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8,9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91,1</w:t>
            </w:r>
          </w:p>
        </w:tc>
      </w:tr>
      <w:tr w:rsidR="00490421" w:rsidRPr="005E65DD" w:rsidTr="00645165">
        <w:trPr>
          <w:cantSplit/>
          <w:trHeight w:val="247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5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5E65DD" w:rsidTr="00645165">
        <w:trPr>
          <w:cantSplit/>
          <w:trHeight w:val="336"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128" w:type="pct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Pr="00A33DB5" w:rsidRDefault="00490421" w:rsidP="0049042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lastRenderedPageBreak/>
        <w:t>Lampiran 2</w:t>
      </w:r>
      <w:r>
        <w:rPr>
          <w:lang w:val="en-US"/>
        </w:rPr>
        <w:t>6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ANALISIS DESKRIPTIF VARIABEL M</w: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OTIVASI BELAJAR (X2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66"/>
        <w:gridCol w:w="2634"/>
        <w:gridCol w:w="2847"/>
      </w:tblGrid>
      <w:tr w:rsidR="00490421" w:rsidRPr="005E65DD" w:rsidTr="00645165">
        <w:trPr>
          <w:cantSplit/>
          <w:trHeight w:val="354"/>
        </w:trPr>
        <w:tc>
          <w:tcPr>
            <w:tcW w:w="5000" w:type="pct"/>
            <w:gridSpan w:val="3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5E65DD">
              <w:rPr>
                <w:rFonts w:ascii="Arial" w:hAnsi="Arial" w:cs="Arial"/>
                <w:b/>
                <w:bCs/>
                <w:color w:val="010205"/>
              </w:rPr>
              <w:t>Statistics</w:t>
            </w:r>
          </w:p>
        </w:tc>
      </w:tr>
      <w:tr w:rsidR="00490421" w:rsidRPr="005E65DD" w:rsidTr="00645165">
        <w:trPr>
          <w:cantSplit/>
          <w:trHeight w:val="337"/>
        </w:trPr>
        <w:tc>
          <w:tcPr>
            <w:tcW w:w="5000" w:type="pct"/>
            <w:gridSpan w:val="3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X2  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1552" w:type="pct"/>
            <w:vMerge w:val="restar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57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5E65DD" w:rsidTr="00645165">
        <w:trPr>
          <w:cantSplit/>
          <w:trHeight w:val="158"/>
        </w:trPr>
        <w:tc>
          <w:tcPr>
            <w:tcW w:w="1552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57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98</w:t>
            </w:r>
          </w:p>
        </w:tc>
      </w:tr>
      <w:tr w:rsidR="00490421" w:rsidRPr="005E65DD" w:rsidTr="00645165">
        <w:trPr>
          <w:cantSplit/>
          <w:trHeight w:val="337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,425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1,00</w:t>
            </w:r>
          </w:p>
        </w:tc>
      </w:tr>
      <w:tr w:rsidR="00490421" w:rsidRPr="005E65DD" w:rsidTr="00645165">
        <w:trPr>
          <w:cantSplit/>
          <w:trHeight w:val="337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17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9,557</w:t>
            </w:r>
          </w:p>
        </w:tc>
      </w:tr>
      <w:tr w:rsidR="00490421" w:rsidRPr="005E65DD" w:rsidTr="00645165">
        <w:trPr>
          <w:cantSplit/>
          <w:trHeight w:val="337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91,340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4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3</w:t>
            </w:r>
          </w:p>
        </w:tc>
      </w:tr>
      <w:tr w:rsidR="00490421" w:rsidRPr="005E65DD" w:rsidTr="00645165">
        <w:trPr>
          <w:cantSplit/>
          <w:trHeight w:val="337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17</w:t>
            </w:r>
          </w:p>
        </w:tc>
      </w:tr>
      <w:tr w:rsidR="00490421" w:rsidRPr="005E65DD" w:rsidTr="00645165">
        <w:trPr>
          <w:cantSplit/>
          <w:trHeight w:val="354"/>
        </w:trPr>
        <w:tc>
          <w:tcPr>
            <w:tcW w:w="3209" w:type="pct"/>
            <w:gridSpan w:val="2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791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44</w:t>
            </w:r>
          </w:p>
        </w:tc>
      </w:tr>
    </w:tbl>
    <w:p w:rsidR="00490421" w:rsidRPr="003C5CE6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895"/>
        <w:gridCol w:w="1419"/>
        <w:gridCol w:w="1249"/>
        <w:gridCol w:w="1697"/>
        <w:gridCol w:w="1791"/>
      </w:tblGrid>
      <w:tr w:rsidR="00490421" w:rsidRPr="005E65DD" w:rsidTr="00645165">
        <w:trPr>
          <w:cantSplit/>
        </w:trPr>
        <w:tc>
          <w:tcPr>
            <w:tcW w:w="5000" w:type="pct"/>
            <w:gridSpan w:val="6"/>
            <w:shd w:val="clear" w:color="auto" w:fill="FFFFFF"/>
            <w:vAlign w:val="center"/>
          </w:tcPr>
          <w:p w:rsidR="00490421" w:rsidRPr="00AA03D0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10205"/>
                <w:lang w:val="en-US"/>
              </w:rPr>
              <w:t>MOTIVASI BELAJAR</w:t>
            </w:r>
          </w:p>
        </w:tc>
      </w:tr>
      <w:tr w:rsidR="00490421" w:rsidRPr="005E65DD" w:rsidTr="00645165">
        <w:trPr>
          <w:cantSplit/>
        </w:trPr>
        <w:tc>
          <w:tcPr>
            <w:tcW w:w="1126" w:type="pct"/>
            <w:gridSpan w:val="2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93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786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68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127" w:type="pct"/>
            <w:shd w:val="clear" w:color="auto" w:fill="FFFFFF"/>
            <w:vAlign w:val="bottom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 w:val="restar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8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8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89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0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5,6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1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7,8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2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0,0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8,9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4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3,3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5,6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6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7,8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7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2,2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8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4,4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99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6,7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0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8,9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1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3,3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0,0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4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4,4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5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66,7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6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75,6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08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77,8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0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0,0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1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2,2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2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4,4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3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6,7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6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88,9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117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5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1,1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1,1</w:t>
            </w:r>
          </w:p>
        </w:tc>
        <w:tc>
          <w:tcPr>
            <w:tcW w:w="1127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5E65D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893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86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068" w:type="pct"/>
            <w:shd w:val="clear" w:color="auto" w:fill="FFFFFF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5E65D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127" w:type="pct"/>
            <w:shd w:val="clear" w:color="auto" w:fill="FFFFFF"/>
            <w:vAlign w:val="center"/>
          </w:tcPr>
          <w:p w:rsidR="00490421" w:rsidRPr="005E65D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Pr="00293886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Pr="004B2A8A" w:rsidRDefault="00490421" w:rsidP="00490421">
      <w:pPr>
        <w:pStyle w:val="Caption"/>
        <w:rPr>
          <w:lang w:val="en-US"/>
        </w:rPr>
      </w:pPr>
      <w:r>
        <w:lastRenderedPageBreak/>
        <w:t>Lampiran 2</w:t>
      </w:r>
      <w:r>
        <w:rPr>
          <w:lang w:val="en-US"/>
        </w:rPr>
        <w:t>7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ANALISIS DESKRIPTIF VARIABEL </w:t>
      </w:r>
      <w:r>
        <w:rPr>
          <w:rFonts w:asciiTheme="majorBidi" w:hAnsiTheme="majorBidi" w:cstheme="majorBidi"/>
          <w:b/>
          <w:bCs/>
          <w:sz w:val="24"/>
          <w:szCs w:val="24"/>
          <w:lang w:val="en-US"/>
        </w:rPr>
        <w:t>KEDISIPLINAN BELAJAR (Y)</w:t>
      </w:r>
    </w:p>
    <w:p w:rsidR="00490421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66"/>
        <w:gridCol w:w="2634"/>
        <w:gridCol w:w="2847"/>
      </w:tblGrid>
      <w:tr w:rsidR="00490421" w:rsidRPr="009E4CBD" w:rsidTr="00645165">
        <w:trPr>
          <w:cantSplit/>
        </w:trPr>
        <w:tc>
          <w:tcPr>
            <w:tcW w:w="5000" w:type="pct"/>
            <w:gridSpan w:val="3"/>
            <w:shd w:val="clear" w:color="auto" w:fill="FFFFFF"/>
            <w:vAlign w:val="center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E4CBD">
              <w:rPr>
                <w:rFonts w:ascii="Arial" w:hAnsi="Arial" w:cs="Arial"/>
                <w:b/>
                <w:bCs/>
                <w:color w:val="010205"/>
              </w:rPr>
              <w:t>Statistics</w:t>
            </w:r>
          </w:p>
        </w:tc>
      </w:tr>
      <w:tr w:rsidR="00490421" w:rsidRPr="009E4CBD" w:rsidTr="00645165">
        <w:trPr>
          <w:cantSplit/>
        </w:trPr>
        <w:tc>
          <w:tcPr>
            <w:tcW w:w="5000" w:type="pct"/>
            <w:gridSpan w:val="3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rPr>
                <w:rFonts w:ascii="Times New Roman" w:hAnsi="Times New Roman" w:cs="Times New Roman"/>
                <w:sz w:val="24"/>
                <w:szCs w:val="24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  <w:shd w:val="clear" w:color="auto" w:fill="FFFFFF"/>
              </w:rPr>
              <w:t xml:space="preserve">Y  </w:t>
            </w:r>
          </w:p>
        </w:tc>
      </w:tr>
      <w:tr w:rsidR="00490421" w:rsidRPr="009E4CBD" w:rsidTr="00645165">
        <w:trPr>
          <w:cantSplit/>
        </w:trPr>
        <w:tc>
          <w:tcPr>
            <w:tcW w:w="1552" w:type="pct"/>
            <w:vMerge w:val="restar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N</w:t>
            </w:r>
          </w:p>
        </w:tc>
        <w:tc>
          <w:tcPr>
            <w:tcW w:w="1657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</w:tr>
      <w:tr w:rsidR="00490421" w:rsidRPr="009E4CBD" w:rsidTr="00645165">
        <w:trPr>
          <w:cantSplit/>
        </w:trPr>
        <w:tc>
          <w:tcPr>
            <w:tcW w:w="1552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657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issing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0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ean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56,96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Std. Error of Mean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,183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edian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56,00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ode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54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Std. Deviation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7,934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Variance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2,953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Range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1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inimum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0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Maximum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71</w:t>
            </w:r>
          </w:p>
        </w:tc>
      </w:tr>
      <w:tr w:rsidR="00490421" w:rsidRPr="009E4CBD" w:rsidTr="00645165">
        <w:trPr>
          <w:cantSplit/>
        </w:trPr>
        <w:tc>
          <w:tcPr>
            <w:tcW w:w="3209" w:type="pct"/>
            <w:gridSpan w:val="2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Sum</w:t>
            </w:r>
          </w:p>
        </w:tc>
        <w:tc>
          <w:tcPr>
            <w:tcW w:w="1791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563</w:t>
            </w:r>
          </w:p>
        </w:tc>
      </w:tr>
    </w:tbl>
    <w:p w:rsidR="00490421" w:rsidRPr="00AA03D0" w:rsidRDefault="00490421" w:rsidP="0049042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96"/>
        <w:gridCol w:w="895"/>
        <w:gridCol w:w="1419"/>
        <w:gridCol w:w="1249"/>
        <w:gridCol w:w="1697"/>
        <w:gridCol w:w="1791"/>
      </w:tblGrid>
      <w:tr w:rsidR="00490421" w:rsidRPr="009E4CBD" w:rsidTr="00645165">
        <w:trPr>
          <w:cantSplit/>
        </w:trPr>
        <w:tc>
          <w:tcPr>
            <w:tcW w:w="5000" w:type="pct"/>
            <w:gridSpan w:val="6"/>
            <w:shd w:val="clear" w:color="auto" w:fill="FFFFFF"/>
            <w:vAlign w:val="center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9E4CBD">
              <w:rPr>
                <w:rFonts w:ascii="Arial" w:hAnsi="Arial" w:cs="Arial"/>
                <w:b/>
                <w:bCs/>
                <w:color w:val="010205"/>
              </w:rPr>
              <w:t>Y</w:t>
            </w:r>
          </w:p>
        </w:tc>
      </w:tr>
      <w:tr w:rsidR="00490421" w:rsidRPr="009E4CBD" w:rsidTr="00645165">
        <w:trPr>
          <w:cantSplit/>
        </w:trPr>
        <w:tc>
          <w:tcPr>
            <w:tcW w:w="1126" w:type="pct"/>
            <w:gridSpan w:val="2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93" w:type="pct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Frequency</w:t>
            </w:r>
          </w:p>
        </w:tc>
        <w:tc>
          <w:tcPr>
            <w:tcW w:w="786" w:type="pct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Percent</w:t>
            </w:r>
          </w:p>
        </w:tc>
        <w:tc>
          <w:tcPr>
            <w:tcW w:w="1068" w:type="pct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Valid Percent</w:t>
            </w:r>
          </w:p>
        </w:tc>
        <w:tc>
          <w:tcPr>
            <w:tcW w:w="1127" w:type="pct"/>
            <w:shd w:val="clear" w:color="auto" w:fill="FFFFFF"/>
            <w:vAlign w:val="bottom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Cumulative Percent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 w:val="restar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Valid</w:t>
            </w: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30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44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46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49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3,3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0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7,8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1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4,4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2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8,9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3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1,1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4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,9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0,0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5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6,7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6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53,3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8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55,6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59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0,0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0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4,4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1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71,1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2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73,3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3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3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6,7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0,0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4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2,2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5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4,4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6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88,9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7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91,1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69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,4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95,6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70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97,8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71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2,2</w:t>
            </w:r>
          </w:p>
        </w:tc>
        <w:tc>
          <w:tcPr>
            <w:tcW w:w="1127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</w:tr>
      <w:tr w:rsidR="00490421" w:rsidRPr="009E4CBD" w:rsidTr="00645165">
        <w:trPr>
          <w:cantSplit/>
        </w:trPr>
        <w:tc>
          <w:tcPr>
            <w:tcW w:w="563" w:type="pct"/>
            <w:vMerge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563" w:type="pct"/>
            <w:shd w:val="clear" w:color="auto" w:fill="E0E0E0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893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45</w:t>
            </w:r>
          </w:p>
        </w:tc>
        <w:tc>
          <w:tcPr>
            <w:tcW w:w="786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068" w:type="pct"/>
            <w:shd w:val="clear" w:color="auto" w:fill="FFFFFF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9E4CBD">
              <w:rPr>
                <w:rFonts w:ascii="Arial" w:hAnsi="Arial" w:cs="Arial"/>
                <w:color w:val="010205"/>
                <w:sz w:val="18"/>
                <w:szCs w:val="18"/>
              </w:rPr>
              <w:t>100,0</w:t>
            </w:r>
          </w:p>
        </w:tc>
        <w:tc>
          <w:tcPr>
            <w:tcW w:w="1127" w:type="pct"/>
            <w:shd w:val="clear" w:color="auto" w:fill="FFFFFF"/>
            <w:vAlign w:val="center"/>
          </w:tcPr>
          <w:p w:rsidR="00490421" w:rsidRPr="009E4CBD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Default="00490421" w:rsidP="00490421">
      <w:pPr>
        <w:rPr>
          <w:lang w:val="en-US"/>
        </w:rPr>
      </w:pPr>
    </w:p>
    <w:p w:rsidR="00490421" w:rsidRPr="004B2A8A" w:rsidRDefault="00490421" w:rsidP="00490421">
      <w:pPr>
        <w:pStyle w:val="Caption"/>
        <w:rPr>
          <w:lang w:val="en-US"/>
        </w:rPr>
      </w:pPr>
      <w:r>
        <w:lastRenderedPageBreak/>
        <w:t>Lampiran 2</w:t>
      </w:r>
      <w:r>
        <w:rPr>
          <w:lang w:val="en-US"/>
        </w:rPr>
        <w:t>8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>UJI REGRESI SEDERHANA VARIABEL MANAJEMEN WAKTU (X1) TERHADAP KEDISIPLINAN BELAJAR (Y)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9"/>
        <w:gridCol w:w="1394"/>
        <w:gridCol w:w="1478"/>
        <w:gridCol w:w="1998"/>
        <w:gridCol w:w="1998"/>
      </w:tblGrid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7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30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7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533</w:t>
            </w:r>
            <w:r w:rsidRPr="00AA290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0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284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268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6,78905</w:t>
            </w:r>
          </w:p>
        </w:tc>
      </w:tr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X1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AA290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AA2906" w:rsidTr="00645165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787,987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4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787,987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7,096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  <w:r w:rsidRPr="00AA290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981,924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3</w:t>
            </w:r>
          </w:p>
        </w:tc>
        <w:tc>
          <w:tcPr>
            <w:tcW w:w="1414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6,091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2769,911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4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X1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1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490421" w:rsidRPr="00AA2906" w:rsidTr="00645165">
        <w:trPr>
          <w:cantSplit/>
        </w:trPr>
        <w:tc>
          <w:tcPr>
            <w:tcW w:w="8127" w:type="dxa"/>
            <w:gridSpan w:val="7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AA290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AA2906" w:rsidTr="00645165">
        <w:trPr>
          <w:cantSplit/>
        </w:trPr>
        <w:tc>
          <w:tcPr>
            <w:tcW w:w="1920" w:type="dxa"/>
            <w:gridSpan w:val="2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AA2906" w:rsidTr="00645165">
        <w:trPr>
          <w:cantSplit/>
        </w:trPr>
        <w:tc>
          <w:tcPr>
            <w:tcW w:w="1920" w:type="dxa"/>
            <w:gridSpan w:val="2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3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5,025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0,191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,474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148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3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891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216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533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,135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AA2906" w:rsidTr="00645165">
        <w:trPr>
          <w:cantSplit/>
        </w:trPr>
        <w:tc>
          <w:tcPr>
            <w:tcW w:w="8127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lastRenderedPageBreak/>
        <w:t>Lampiran 2</w:t>
      </w:r>
      <w:r>
        <w:rPr>
          <w:lang w:val="en-US"/>
        </w:rPr>
        <w:t>9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 xml:space="preserve">UJI REGRESI SEDERHANA VARIABEL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MOTIVASI BELAJAR </w:t>
      </w: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X2</w:t>
      </w: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>) TERHADAP KEDISIPLINAN BELAJAR (Y)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9"/>
        <w:gridCol w:w="1394"/>
        <w:gridCol w:w="1478"/>
        <w:gridCol w:w="1998"/>
        <w:gridCol w:w="1998"/>
      </w:tblGrid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7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30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7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686</w:t>
            </w:r>
            <w:r w:rsidRPr="00AA290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0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471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458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5,83945</w:t>
            </w:r>
          </w:p>
        </w:tc>
      </w:tr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X2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AA290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AA2906" w:rsidTr="00645165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303,644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</w:t>
            </w:r>
          </w:p>
        </w:tc>
        <w:tc>
          <w:tcPr>
            <w:tcW w:w="1414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303,644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38,231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  <w:r w:rsidRPr="00AA290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1466,267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3</w:t>
            </w:r>
          </w:p>
        </w:tc>
        <w:tc>
          <w:tcPr>
            <w:tcW w:w="1414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34,099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2769,911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44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  <w:tr w:rsidR="00490421" w:rsidRPr="00AA2906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X2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1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490421" w:rsidRPr="00AA2906" w:rsidTr="00645165">
        <w:trPr>
          <w:cantSplit/>
        </w:trPr>
        <w:tc>
          <w:tcPr>
            <w:tcW w:w="8127" w:type="dxa"/>
            <w:gridSpan w:val="7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AA2906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AA2906" w:rsidTr="00645165">
        <w:trPr>
          <w:cantSplit/>
        </w:trPr>
        <w:tc>
          <w:tcPr>
            <w:tcW w:w="1920" w:type="dxa"/>
            <w:gridSpan w:val="2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AA2906" w:rsidTr="00645165">
        <w:trPr>
          <w:cantSplit/>
        </w:trPr>
        <w:tc>
          <w:tcPr>
            <w:tcW w:w="1920" w:type="dxa"/>
            <w:gridSpan w:val="2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3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-,555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9,342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-,059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953</w:t>
            </w:r>
          </w:p>
        </w:tc>
      </w:tr>
      <w:tr w:rsidR="00490421" w:rsidRPr="00AA2906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3" w:type="dxa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570</w:t>
            </w:r>
          </w:p>
        </w:tc>
        <w:tc>
          <w:tcPr>
            <w:tcW w:w="1337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092</w:t>
            </w:r>
          </w:p>
        </w:tc>
        <w:tc>
          <w:tcPr>
            <w:tcW w:w="1475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686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6,183</w:t>
            </w:r>
          </w:p>
        </w:tc>
        <w:tc>
          <w:tcPr>
            <w:tcW w:w="1029" w:type="dxa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AA2906" w:rsidTr="00645165">
        <w:trPr>
          <w:cantSplit/>
        </w:trPr>
        <w:tc>
          <w:tcPr>
            <w:tcW w:w="8127" w:type="dxa"/>
            <w:gridSpan w:val="7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lastRenderedPageBreak/>
        <w:t xml:space="preserve">Lampiran </w:t>
      </w:r>
      <w:r>
        <w:rPr>
          <w:lang w:val="en-US"/>
        </w:rPr>
        <w:t>30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 xml:space="preserve">UJI REGRESI SEDERHANA VARIABEL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MANAJEMEN WAKTU (X1) DAN MOTIVASI BELAJAR </w:t>
      </w: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X2</w:t>
      </w:r>
      <w:r w:rsidRPr="00AA03D0">
        <w:rPr>
          <w:rFonts w:ascii="Times New Roman" w:hAnsi="Times New Roman" w:cs="Times New Roman"/>
          <w:b/>
          <w:sz w:val="24"/>
          <w:szCs w:val="24"/>
          <w:lang w:val="en-US"/>
        </w:rPr>
        <w:t>) TERHADAP KEDISIPLINAN BELAJAR (Y)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079"/>
        <w:gridCol w:w="1394"/>
        <w:gridCol w:w="1478"/>
        <w:gridCol w:w="1998"/>
        <w:gridCol w:w="1998"/>
      </w:tblGrid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  <w:vAlign w:val="center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AA2906">
              <w:rPr>
                <w:rFonts w:ascii="Arial" w:hAnsi="Arial" w:cs="Arial"/>
                <w:b/>
                <w:bCs/>
                <w:color w:val="010205"/>
              </w:rPr>
              <w:t>Model Summary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87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</w:t>
            </w:r>
          </w:p>
        </w:tc>
        <w:tc>
          <w:tcPr>
            <w:tcW w:w="930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Adjusted R Square</w:t>
            </w:r>
          </w:p>
        </w:tc>
        <w:tc>
          <w:tcPr>
            <w:tcW w:w="1257" w:type="pct"/>
            <w:shd w:val="clear" w:color="auto" w:fill="FFFFFF"/>
            <w:vAlign w:val="bottom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Std. Error of the Estimate</w:t>
            </w:r>
          </w:p>
        </w:tc>
      </w:tr>
      <w:tr w:rsidR="00490421" w:rsidRPr="00AA2906" w:rsidTr="00645165">
        <w:trPr>
          <w:cantSplit/>
        </w:trPr>
        <w:tc>
          <w:tcPr>
            <w:tcW w:w="679" w:type="pct"/>
            <w:shd w:val="clear" w:color="auto" w:fill="E0E0E0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87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695</w:t>
            </w:r>
            <w:r w:rsidRPr="00AA2906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0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483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,459</w:t>
            </w:r>
          </w:p>
        </w:tc>
        <w:tc>
          <w:tcPr>
            <w:tcW w:w="1257" w:type="pct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5,83732</w:t>
            </w:r>
          </w:p>
        </w:tc>
      </w:tr>
      <w:tr w:rsidR="00490421" w:rsidRPr="00AA2906" w:rsidTr="00645165">
        <w:trPr>
          <w:cantSplit/>
        </w:trPr>
        <w:tc>
          <w:tcPr>
            <w:tcW w:w="5000" w:type="pct"/>
            <w:gridSpan w:val="5"/>
            <w:shd w:val="clear" w:color="auto" w:fill="FFFFFF"/>
          </w:tcPr>
          <w:p w:rsidR="00490421" w:rsidRPr="00AA2906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AA2906">
              <w:rPr>
                <w:rFonts w:ascii="Arial" w:hAnsi="Arial" w:cs="Arial"/>
                <w:color w:val="010205"/>
                <w:sz w:val="18"/>
                <w:szCs w:val="18"/>
              </w:rPr>
              <w:t>a. Predictors: (Constant), X2, X1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0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292"/>
        <w:gridCol w:w="1476"/>
        <w:gridCol w:w="1030"/>
        <w:gridCol w:w="1415"/>
        <w:gridCol w:w="1030"/>
        <w:gridCol w:w="1030"/>
      </w:tblGrid>
      <w:tr w:rsidR="00490421" w:rsidRPr="00BF741A" w:rsidTr="00645165">
        <w:trPr>
          <w:cantSplit/>
        </w:trPr>
        <w:tc>
          <w:tcPr>
            <w:tcW w:w="8004" w:type="dxa"/>
            <w:gridSpan w:val="7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F741A">
              <w:rPr>
                <w:rFonts w:ascii="Arial" w:hAnsi="Arial" w:cs="Arial"/>
                <w:b/>
                <w:bCs/>
                <w:color w:val="010205"/>
              </w:rPr>
              <w:t>ANOVA</w:t>
            </w:r>
            <w:r w:rsidRPr="00BF741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BF741A" w:rsidTr="00645165">
        <w:trPr>
          <w:cantSplit/>
        </w:trPr>
        <w:tc>
          <w:tcPr>
            <w:tcW w:w="2028" w:type="dxa"/>
            <w:gridSpan w:val="2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Sum of Squares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df</w:t>
            </w:r>
          </w:p>
        </w:tc>
        <w:tc>
          <w:tcPr>
            <w:tcW w:w="1414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Mean Square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F</w:t>
            </w:r>
          </w:p>
        </w:tc>
        <w:tc>
          <w:tcPr>
            <w:tcW w:w="1029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291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Regression</w:t>
            </w:r>
          </w:p>
        </w:tc>
        <w:tc>
          <w:tcPr>
            <w:tcW w:w="1475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1338,790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2</w:t>
            </w:r>
          </w:p>
        </w:tc>
        <w:tc>
          <w:tcPr>
            <w:tcW w:w="1414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669,395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19,645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  <w:r w:rsidRPr="00BF741A">
              <w:rPr>
                <w:rFonts w:ascii="Arial" w:hAnsi="Arial" w:cs="Arial"/>
                <w:color w:val="010205"/>
                <w:sz w:val="18"/>
                <w:szCs w:val="18"/>
                <w:vertAlign w:val="superscript"/>
              </w:rPr>
              <w:t>b</w:t>
            </w: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Residual</w:t>
            </w:r>
          </w:p>
        </w:tc>
        <w:tc>
          <w:tcPr>
            <w:tcW w:w="1475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1431,121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42</w:t>
            </w:r>
          </w:p>
        </w:tc>
        <w:tc>
          <w:tcPr>
            <w:tcW w:w="1414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34,074</w:t>
            </w: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91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Total</w:t>
            </w:r>
          </w:p>
        </w:tc>
        <w:tc>
          <w:tcPr>
            <w:tcW w:w="1475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2769,911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44</w:t>
            </w:r>
          </w:p>
        </w:tc>
        <w:tc>
          <w:tcPr>
            <w:tcW w:w="1414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90421" w:rsidRPr="00BF741A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  <w:tr w:rsidR="00490421" w:rsidRPr="00BF741A" w:rsidTr="00645165">
        <w:trPr>
          <w:cantSplit/>
        </w:trPr>
        <w:tc>
          <w:tcPr>
            <w:tcW w:w="8004" w:type="dxa"/>
            <w:gridSpan w:val="7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b. Predictors: (Constant), X2, X1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W w:w="81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6"/>
        <w:gridCol w:w="1184"/>
        <w:gridCol w:w="1338"/>
        <w:gridCol w:w="1338"/>
        <w:gridCol w:w="1476"/>
        <w:gridCol w:w="1030"/>
        <w:gridCol w:w="1030"/>
      </w:tblGrid>
      <w:tr w:rsidR="00490421" w:rsidRPr="00BF741A" w:rsidTr="00645165">
        <w:trPr>
          <w:cantSplit/>
        </w:trPr>
        <w:tc>
          <w:tcPr>
            <w:tcW w:w="8127" w:type="dxa"/>
            <w:gridSpan w:val="7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</w:rPr>
            </w:pPr>
            <w:r w:rsidRPr="00BF741A">
              <w:rPr>
                <w:rFonts w:ascii="Arial" w:hAnsi="Arial" w:cs="Arial"/>
                <w:b/>
                <w:bCs/>
                <w:color w:val="010205"/>
              </w:rPr>
              <w:t>Coefficients</w:t>
            </w:r>
            <w:r w:rsidRPr="00BF741A">
              <w:rPr>
                <w:rFonts w:ascii="Arial" w:hAnsi="Arial" w:cs="Arial"/>
                <w:b/>
                <w:bCs/>
                <w:color w:val="010205"/>
                <w:vertAlign w:val="superscript"/>
              </w:rPr>
              <w:t>a</w:t>
            </w:r>
          </w:p>
        </w:tc>
      </w:tr>
      <w:tr w:rsidR="00490421" w:rsidRPr="00BF741A" w:rsidTr="00645165">
        <w:trPr>
          <w:cantSplit/>
        </w:trPr>
        <w:tc>
          <w:tcPr>
            <w:tcW w:w="1920" w:type="dxa"/>
            <w:gridSpan w:val="2"/>
            <w:vMerge w:val="restart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Model</w:t>
            </w:r>
          </w:p>
        </w:tc>
        <w:tc>
          <w:tcPr>
            <w:tcW w:w="2674" w:type="dxa"/>
            <w:gridSpan w:val="2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Unstandardized Coefficients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Standardized Coefficients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t</w:t>
            </w:r>
          </w:p>
        </w:tc>
        <w:tc>
          <w:tcPr>
            <w:tcW w:w="1029" w:type="dxa"/>
            <w:vMerge w:val="restart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Sig.</w:t>
            </w:r>
          </w:p>
        </w:tc>
      </w:tr>
      <w:tr w:rsidR="00490421" w:rsidRPr="00BF741A" w:rsidTr="00645165">
        <w:trPr>
          <w:cantSplit/>
        </w:trPr>
        <w:tc>
          <w:tcPr>
            <w:tcW w:w="1920" w:type="dxa"/>
            <w:gridSpan w:val="2"/>
            <w:vMerge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B</w:t>
            </w:r>
          </w:p>
        </w:tc>
        <w:tc>
          <w:tcPr>
            <w:tcW w:w="1337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Std. Error</w:t>
            </w:r>
          </w:p>
        </w:tc>
        <w:tc>
          <w:tcPr>
            <w:tcW w:w="1475" w:type="dxa"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Beta</w:t>
            </w: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  <w:tc>
          <w:tcPr>
            <w:tcW w:w="1029" w:type="dxa"/>
            <w:vMerge/>
            <w:shd w:val="clear" w:color="auto" w:fill="FFFFFF"/>
            <w:vAlign w:val="bottom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264A60"/>
                <w:sz w:val="18"/>
                <w:szCs w:val="18"/>
              </w:rPr>
            </w:pP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 w:val="restart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1</w:t>
            </w:r>
          </w:p>
        </w:tc>
        <w:tc>
          <w:tcPr>
            <w:tcW w:w="1183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(Constant)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-4,105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9,971</w:t>
            </w:r>
          </w:p>
        </w:tc>
        <w:tc>
          <w:tcPr>
            <w:tcW w:w="1475" w:type="dxa"/>
            <w:shd w:val="clear" w:color="auto" w:fill="FFFFFF"/>
            <w:vAlign w:val="center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-,412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683</w:t>
            </w: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3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X1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249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245</w:t>
            </w:r>
          </w:p>
        </w:tc>
        <w:tc>
          <w:tcPr>
            <w:tcW w:w="1475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149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1,016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316</w:t>
            </w:r>
          </w:p>
        </w:tc>
      </w:tr>
      <w:tr w:rsidR="00490421" w:rsidRPr="00BF741A" w:rsidTr="00645165">
        <w:trPr>
          <w:cantSplit/>
        </w:trPr>
        <w:tc>
          <w:tcPr>
            <w:tcW w:w="737" w:type="dxa"/>
            <w:vMerge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sz w:val="18"/>
                <w:szCs w:val="18"/>
              </w:rPr>
            </w:pPr>
          </w:p>
        </w:tc>
        <w:tc>
          <w:tcPr>
            <w:tcW w:w="1183" w:type="dxa"/>
            <w:shd w:val="clear" w:color="auto" w:fill="E0E0E0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264A60"/>
                <w:sz w:val="18"/>
                <w:szCs w:val="18"/>
              </w:rPr>
              <w:t>X2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489</w:t>
            </w:r>
          </w:p>
        </w:tc>
        <w:tc>
          <w:tcPr>
            <w:tcW w:w="1337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122</w:t>
            </w:r>
          </w:p>
        </w:tc>
        <w:tc>
          <w:tcPr>
            <w:tcW w:w="1475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589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4,021</w:t>
            </w:r>
          </w:p>
        </w:tc>
        <w:tc>
          <w:tcPr>
            <w:tcW w:w="1029" w:type="dxa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,000</w:t>
            </w:r>
          </w:p>
        </w:tc>
      </w:tr>
      <w:tr w:rsidR="00490421" w:rsidRPr="00BF741A" w:rsidTr="00645165">
        <w:trPr>
          <w:cantSplit/>
        </w:trPr>
        <w:tc>
          <w:tcPr>
            <w:tcW w:w="8127" w:type="dxa"/>
            <w:gridSpan w:val="7"/>
            <w:shd w:val="clear" w:color="auto" w:fill="FFFFFF"/>
          </w:tcPr>
          <w:p w:rsidR="00490421" w:rsidRPr="00BF741A" w:rsidRDefault="00490421" w:rsidP="00645165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10205"/>
                <w:sz w:val="18"/>
                <w:szCs w:val="18"/>
              </w:rPr>
            </w:pPr>
            <w:r w:rsidRPr="00BF741A">
              <w:rPr>
                <w:rFonts w:ascii="Arial" w:hAnsi="Arial" w:cs="Arial"/>
                <w:color w:val="010205"/>
                <w:sz w:val="18"/>
                <w:szCs w:val="18"/>
              </w:rPr>
              <w:t>a. Dependent Variable: Y</w:t>
            </w:r>
          </w:p>
        </w:tc>
      </w:tr>
    </w:tbl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90421" w:rsidRPr="004B2A8A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lastRenderedPageBreak/>
        <w:t>Lampiran 3</w:t>
      </w:r>
      <w:r>
        <w:rPr>
          <w:lang w:val="en-US"/>
        </w:rPr>
        <w:t>1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DISTRIBUSI NILAI r</w:t>
      </w:r>
      <w:r w:rsidRPr="00617D72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 xml:space="preserve">tabel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IGNIFIKAN 5% DAN 1%</w:t>
      </w:r>
    </w:p>
    <w:tbl>
      <w:tblPr>
        <w:tblW w:w="4861" w:type="pct"/>
        <w:tblInd w:w="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979"/>
        <w:gridCol w:w="1429"/>
        <w:gridCol w:w="1431"/>
        <w:gridCol w:w="1140"/>
        <w:gridCol w:w="1392"/>
        <w:gridCol w:w="1355"/>
      </w:tblGrid>
      <w:tr w:rsidR="00490421" w:rsidRPr="00055375" w:rsidTr="00645165">
        <w:trPr>
          <w:trHeight w:val="273"/>
        </w:trPr>
        <w:tc>
          <w:tcPr>
            <w:tcW w:w="633" w:type="pct"/>
            <w:vMerge w:val="restart"/>
            <w:vAlign w:val="center"/>
          </w:tcPr>
          <w:p w:rsidR="00490421" w:rsidRPr="00055375" w:rsidRDefault="00490421" w:rsidP="00645165">
            <w:pPr>
              <w:pStyle w:val="TableParagraph"/>
              <w:spacing w:before="136"/>
              <w:ind w:left="4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w w:val="99"/>
                <w:sz w:val="24"/>
                <w:szCs w:val="24"/>
              </w:rPr>
              <w:t>N</w:t>
            </w:r>
          </w:p>
        </w:tc>
        <w:tc>
          <w:tcPr>
            <w:tcW w:w="1851" w:type="pct"/>
            <w:gridSpan w:val="2"/>
            <w:vAlign w:val="center"/>
          </w:tcPr>
          <w:p w:rsidR="00490421" w:rsidRPr="00055375" w:rsidRDefault="00490421" w:rsidP="00645165">
            <w:pPr>
              <w:pStyle w:val="TableParagraph"/>
              <w:ind w:left="162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The Level of Significance</w:t>
            </w:r>
          </w:p>
        </w:tc>
        <w:tc>
          <w:tcPr>
            <w:tcW w:w="738" w:type="pct"/>
            <w:vMerge w:val="restart"/>
            <w:vAlign w:val="center"/>
          </w:tcPr>
          <w:p w:rsidR="00490421" w:rsidRPr="00055375" w:rsidRDefault="00490421" w:rsidP="00645165">
            <w:pPr>
              <w:pStyle w:val="TableParagraph"/>
              <w:spacing w:before="136"/>
              <w:ind w:left="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w w:val="99"/>
                <w:sz w:val="24"/>
                <w:szCs w:val="24"/>
              </w:rPr>
              <w:t>N</w:t>
            </w:r>
          </w:p>
        </w:tc>
        <w:tc>
          <w:tcPr>
            <w:tcW w:w="1778" w:type="pct"/>
            <w:gridSpan w:val="2"/>
            <w:vAlign w:val="center"/>
          </w:tcPr>
          <w:p w:rsidR="00490421" w:rsidRPr="00055375" w:rsidRDefault="00490421" w:rsidP="00645165">
            <w:pPr>
              <w:pStyle w:val="TableParagraph"/>
              <w:ind w:left="14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The Level of Significance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Merge/>
            <w:vAlign w:val="center"/>
          </w:tcPr>
          <w:p w:rsidR="00490421" w:rsidRPr="00055375" w:rsidRDefault="00490421" w:rsidP="0064516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  <w:tc>
          <w:tcPr>
            <w:tcW w:w="738" w:type="pct"/>
            <w:vMerge/>
            <w:vAlign w:val="center"/>
          </w:tcPr>
          <w:p w:rsidR="00490421" w:rsidRPr="00055375" w:rsidRDefault="00490421" w:rsidP="00645165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393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%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ind w:left="415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%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97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99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20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13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50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90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16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08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878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59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12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03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811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917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0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98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5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874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0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93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07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834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01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89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98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66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98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97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84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32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65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9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80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02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35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91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76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76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708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8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72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53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84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8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68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32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61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81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64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1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41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79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61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97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23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66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45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82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606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5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30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68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90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4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17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56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75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35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06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shd w:val="clear" w:color="auto" w:fill="auto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925" w:type="pct"/>
            <w:shd w:val="clear" w:color="auto" w:fill="auto"/>
            <w:vAlign w:val="center"/>
          </w:tcPr>
          <w:p w:rsidR="00490421" w:rsidRPr="00055375" w:rsidRDefault="00490421" w:rsidP="00645165">
            <w:pPr>
              <w:pStyle w:val="TableParagraph"/>
              <w:tabs>
                <w:tab w:val="left" w:pos="416"/>
                <w:tab w:val="left" w:pos="1367"/>
              </w:tabs>
              <w:ind w:left="8" w:right="0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   0.444</w:t>
            </w:r>
          </w:p>
        </w:tc>
        <w:tc>
          <w:tcPr>
            <w:tcW w:w="926" w:type="pct"/>
            <w:shd w:val="clear" w:color="auto" w:fill="auto"/>
            <w:vAlign w:val="center"/>
          </w:tcPr>
          <w:p w:rsidR="00490421" w:rsidRPr="00055375" w:rsidRDefault="00490421" w:rsidP="00645165">
            <w:pPr>
              <w:pStyle w:val="TableParagraph"/>
              <w:ind w:left="405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61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27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96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33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49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20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86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32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37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13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78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13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26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07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67</w:t>
            </w:r>
          </w:p>
        </w:tc>
      </w:tr>
      <w:tr w:rsidR="00490421" w:rsidRPr="00055375" w:rsidTr="00645165">
        <w:trPr>
          <w:trHeight w:val="275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0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15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02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63</w:t>
            </w:r>
          </w:p>
        </w:tc>
      </w:tr>
      <w:tr w:rsidR="00490421" w:rsidRPr="00055375" w:rsidTr="00645165">
        <w:trPr>
          <w:trHeight w:val="270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96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505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95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56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88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96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76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30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81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87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59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210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7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78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4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94</w:t>
            </w:r>
          </w:p>
        </w:tc>
      </w:tr>
      <w:tr w:rsidR="00490421" w:rsidRPr="00055375" w:rsidTr="00645165">
        <w:trPr>
          <w:trHeight w:val="277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67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70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3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81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61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63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13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48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55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56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9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28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49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49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88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15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4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42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80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105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39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36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74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97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34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30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70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91</w:t>
            </w:r>
          </w:p>
        </w:tc>
      </w:tr>
      <w:tr w:rsidR="00490421" w:rsidRPr="00055375" w:rsidTr="00645165">
        <w:trPr>
          <w:trHeight w:val="278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29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24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299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65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86</w:t>
            </w:r>
          </w:p>
        </w:tc>
      </w:tr>
      <w:tr w:rsidR="00490421" w:rsidRPr="00055375" w:rsidTr="00645165">
        <w:trPr>
          <w:trHeight w:val="273"/>
        </w:trPr>
        <w:tc>
          <w:tcPr>
            <w:tcW w:w="633" w:type="pct"/>
            <w:vAlign w:val="center"/>
          </w:tcPr>
          <w:p w:rsidR="00490421" w:rsidRPr="00055375" w:rsidRDefault="00490421" w:rsidP="00645165">
            <w:pPr>
              <w:pStyle w:val="TableParagraph"/>
              <w:ind w:left="436" w:righ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925" w:type="pct"/>
            <w:vAlign w:val="center"/>
          </w:tcPr>
          <w:p w:rsidR="00490421" w:rsidRPr="00055375" w:rsidRDefault="00490421" w:rsidP="00645165">
            <w:pPr>
              <w:pStyle w:val="TableParagraph"/>
              <w:ind w:left="417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325</w:t>
            </w:r>
          </w:p>
        </w:tc>
        <w:tc>
          <w:tcPr>
            <w:tcW w:w="926" w:type="pct"/>
            <w:vAlign w:val="center"/>
          </w:tcPr>
          <w:p w:rsidR="00490421" w:rsidRPr="00055375" w:rsidRDefault="00490421" w:rsidP="00645165">
            <w:pPr>
              <w:pStyle w:val="TableParagraph"/>
              <w:ind w:left="419" w:right="408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418</w:t>
            </w:r>
          </w:p>
        </w:tc>
        <w:tc>
          <w:tcPr>
            <w:tcW w:w="738" w:type="pct"/>
            <w:vAlign w:val="center"/>
          </w:tcPr>
          <w:p w:rsidR="00490421" w:rsidRPr="00055375" w:rsidRDefault="00490421" w:rsidP="00645165">
            <w:pPr>
              <w:pStyle w:val="TableParagraph"/>
              <w:ind w:left="304" w:right="299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901" w:type="pct"/>
            <w:vAlign w:val="center"/>
          </w:tcPr>
          <w:p w:rsidR="00490421" w:rsidRPr="00055375" w:rsidRDefault="00490421" w:rsidP="00645165">
            <w:pPr>
              <w:pStyle w:val="TableParagraph"/>
              <w:ind w:left="401" w:right="393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62</w:t>
            </w:r>
          </w:p>
        </w:tc>
        <w:tc>
          <w:tcPr>
            <w:tcW w:w="877" w:type="pct"/>
            <w:vAlign w:val="center"/>
          </w:tcPr>
          <w:p w:rsidR="00490421" w:rsidRPr="00055375" w:rsidRDefault="00490421" w:rsidP="00645165">
            <w:pPr>
              <w:pStyle w:val="TableParagraph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55375">
              <w:rPr>
                <w:rFonts w:ascii="Times New Roman" w:hAnsi="Times New Roman" w:cs="Times New Roman"/>
                <w:sz w:val="24"/>
                <w:szCs w:val="24"/>
              </w:rPr>
              <w:t>0.081</w:t>
            </w:r>
          </w:p>
        </w:tc>
      </w:tr>
    </w:tbl>
    <w:p w:rsidR="00490421" w:rsidRPr="004B2A8A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lastRenderedPageBreak/>
        <w:t>Lampiran 3</w:t>
      </w:r>
      <w:r>
        <w:rPr>
          <w:lang w:val="en-US"/>
        </w:rPr>
        <w:t>2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DISTRIBUSI NILAI TABEL F</w:t>
      </w:r>
      <w:r w:rsidRPr="00617D72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0,05</w:t>
      </w: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44A3EBD8" wp14:editId="5F9BA2B2">
            <wp:extent cx="5039995" cy="6386195"/>
            <wp:effectExtent l="0" t="0" r="8255" b="0"/>
            <wp:docPr id="27" name="Picture 27" descr="tabel-f-0-05_page-00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abel-f-0-05_page-000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386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4473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490421" w:rsidRDefault="00490421" w:rsidP="00490421">
      <w:pPr>
        <w:tabs>
          <w:tab w:val="left" w:pos="4473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pStyle w:val="Caption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lastRenderedPageBreak/>
        <w:t>Lampiran 3</w:t>
      </w:r>
      <w:r>
        <w:rPr>
          <w:lang w:val="en-US"/>
        </w:rPr>
        <w:t>3</w:t>
      </w:r>
    </w:p>
    <w:p w:rsidR="00490421" w:rsidRPr="001D524F" w:rsidRDefault="00490421" w:rsidP="00490421">
      <w:pPr>
        <w:tabs>
          <w:tab w:val="left" w:pos="4473"/>
        </w:tabs>
        <w:jc w:val="center"/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</w:pPr>
      <w:r w:rsidRPr="00617D72">
        <w:rPr>
          <w:rFonts w:ascii="Times New Roman" w:hAnsi="Times New Roman" w:cs="Times New Roman"/>
          <w:b/>
          <w:sz w:val="24"/>
          <w:szCs w:val="24"/>
          <w:lang w:val="en-US"/>
        </w:rPr>
        <w:t>DISTRIBUSI NILAI t</w:t>
      </w:r>
      <w:r w:rsidRPr="00617D72">
        <w:rPr>
          <w:rFonts w:ascii="Times New Roman" w:hAnsi="Times New Roman" w:cs="Times New Roman"/>
          <w:b/>
          <w:sz w:val="24"/>
          <w:szCs w:val="24"/>
          <w:vertAlign w:val="subscript"/>
          <w:lang w:val="en-US"/>
        </w:rPr>
        <w:t>tabel</w:t>
      </w:r>
    </w:p>
    <w:p w:rsidR="00490421" w:rsidRDefault="00490421" w:rsidP="00490421">
      <w:pPr>
        <w:tabs>
          <w:tab w:val="left" w:pos="4473"/>
        </w:tabs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1BD47BB8" wp14:editId="419B0907">
            <wp:extent cx="5039995" cy="6821780"/>
            <wp:effectExtent l="0" t="0" r="8255" b="0"/>
            <wp:docPr id="26" name="Picture 26" descr="C:\Users\ACER\Pictures\SKRIPSI ADITYA FIRMANSYAH JILID (2)_page-015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CER\Pictures\SKRIPSI ADITYA FIRMANSYAH JILID (2)_page-0150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821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B07D6B0" wp14:editId="56C40650">
            <wp:extent cx="5039995" cy="7791450"/>
            <wp:effectExtent l="0" t="0" r="825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11.13.jpe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791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2E6E51D3" wp14:editId="5945DEE5">
            <wp:extent cx="5039995" cy="6720205"/>
            <wp:effectExtent l="0" t="0" r="8255" b="444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16.21.jpe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2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0170C3F6" wp14:editId="5E1A7195">
            <wp:extent cx="5039995" cy="6720205"/>
            <wp:effectExtent l="0" t="0" r="8255" b="444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16.22.jpe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2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5AA8F7E0" wp14:editId="1F3A3251">
            <wp:extent cx="5039995" cy="6720205"/>
            <wp:effectExtent l="0" t="0" r="8255" b="444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16.22 (1).jpe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2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6FEDADF5" wp14:editId="0C3789D7">
            <wp:extent cx="5039995" cy="6720205"/>
            <wp:effectExtent l="0" t="0" r="8255" b="444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16.23.jpe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672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B234FFF" wp14:editId="24C0C2E1">
            <wp:extent cx="5039995" cy="8094980"/>
            <wp:effectExtent l="0" t="0" r="8255" b="127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6.43.40.jpe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8094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951CA8A" wp14:editId="61D3DB5C">
            <wp:extent cx="5039995" cy="7538720"/>
            <wp:effectExtent l="0" t="0" r="8255" b="508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6.43.39.jpe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7538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4F353DEC" wp14:editId="48957507">
            <wp:extent cx="3959796" cy="2969972"/>
            <wp:effectExtent l="0" t="0" r="3175" b="190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22.14 (1).jpe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9656" cy="29698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6157DD3" wp14:editId="3188F772">
            <wp:extent cx="3963124" cy="2772461"/>
            <wp:effectExtent l="0" t="0" r="0" b="889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22.14.jpe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2986" cy="27723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0AF607D3" wp14:editId="1B96D723">
            <wp:extent cx="4403751" cy="3302952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22.15 (1).jpe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908" cy="3306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0B277189" wp14:editId="033B4507">
            <wp:extent cx="4403751" cy="3138221"/>
            <wp:effectExtent l="0" t="0" r="0" b="508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hatsApp Image 2023-02-14 at 07.22.15.jpe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3595" cy="313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490421" w:rsidRDefault="00490421" w:rsidP="0049042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IODATA PENULIS</w:t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7536FF03" wp14:editId="59E21A7D">
            <wp:simplePos x="0" y="0"/>
            <wp:positionH relativeFrom="column">
              <wp:posOffset>0</wp:posOffset>
            </wp:positionH>
            <wp:positionV relativeFrom="paragraph">
              <wp:posOffset>635</wp:posOffset>
            </wp:positionV>
            <wp:extent cx="1967230" cy="2651125"/>
            <wp:effectExtent l="0" t="0" r="0" b="0"/>
            <wp:wrapSquare wrapText="bothSides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67230" cy="26511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Nur Homsi Amaliah </w:t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mpat, tanggal lahir</w:t>
      </w:r>
      <w:r>
        <w:rPr>
          <w:rFonts w:ascii="Times New Roman" w:hAnsi="Times New Roman" w:cs="Times New Roman"/>
          <w:sz w:val="24"/>
          <w:szCs w:val="24"/>
        </w:rPr>
        <w:tab/>
        <w:t>: Tegal, 07 Mei 1999</w:t>
      </w:r>
    </w:p>
    <w:p w:rsidR="00490421" w:rsidRDefault="00490421" w:rsidP="00490421">
      <w:pPr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amat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Jl. Anggrek No. 2, Ds. Bulakwaru, Kec. Tarub, Kab. Tegal</w:t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enis Kelamin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Perempuan</w:t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g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Islam </w:t>
      </w: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</w:p>
    <w:p w:rsidR="00490421" w:rsidRDefault="00490421" w:rsidP="004904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endidikan terakhir  penulis adalah Strata 1 Universitas Pancasakti Tegal (2018-2022) peneliti berhasil menyelesaikan program studi yang ditekuni pada tahun 2022, dengan judul skripsi “ Pengaruh Manajemen Waktu dan Motivasi Belajar terhadap Kedisiplinan Belajar Siswa IPS SMA Takhassus Al-Qur’an Tarub”. Semoga dengan penulisan tugas akhir skripsi ini mampu memberikan sumbangsih terhadap dunia pendidikan dan menambah referensi penelitian serta bermanfaat bagi pembaca. </w:t>
      </w:r>
    </w:p>
    <w:p w:rsidR="00490421" w:rsidRPr="001D524F" w:rsidRDefault="00490421" w:rsidP="00490421">
      <w:pPr>
        <w:tabs>
          <w:tab w:val="left" w:pos="2961"/>
        </w:tabs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085B85" w:rsidRPr="00490421" w:rsidRDefault="00DE13FB" w:rsidP="00490421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sectPr w:rsidR="00085B85" w:rsidRPr="00490421" w:rsidSect="00A33DB5">
      <w:headerReference w:type="first" r:id="rId29"/>
      <w:footerReference w:type="first" r:id="rId30"/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539FE" w:rsidRDefault="00D539FE" w:rsidP="00490421">
      <w:pPr>
        <w:spacing w:after="0" w:line="240" w:lineRule="auto"/>
      </w:pPr>
      <w:r>
        <w:separator/>
      </w:r>
    </w:p>
  </w:endnote>
  <w:endnote w:type="continuationSeparator" w:id="0">
    <w:p w:rsidR="00D539FE" w:rsidRDefault="00D539FE" w:rsidP="004904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13FB" w:rsidRDefault="00DE13F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057981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90421" w:rsidRDefault="004904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13FB">
          <w:rPr>
            <w:noProof/>
          </w:rPr>
          <w:t>99</w:t>
        </w:r>
        <w:r>
          <w:rPr>
            <w:noProof/>
          </w:rPr>
          <w:fldChar w:fldCharType="end"/>
        </w:r>
      </w:p>
    </w:sdtContent>
  </w:sdt>
  <w:p w:rsidR="00490421" w:rsidRDefault="0049042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5199206"/>
      <w:docPartObj>
        <w:docPartGallery w:val="Page Numbers (Bottom of Page)"/>
        <w:docPartUnique/>
      </w:docPartObj>
    </w:sdtPr>
    <w:sdtEndPr>
      <w:rPr>
        <w:noProof/>
      </w:rPr>
    </w:sdtEndPr>
    <w:sdtContent>
      <w:bookmarkStart w:id="0" w:name="_GoBack" w:displacedByCustomXml="prev"/>
      <w:bookmarkEnd w:id="0" w:displacedByCustomXml="prev"/>
      <w:p w:rsidR="00490421" w:rsidRDefault="004904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13FB">
          <w:rPr>
            <w:noProof/>
          </w:rPr>
          <w:t>92</w:t>
        </w:r>
        <w:r>
          <w:rPr>
            <w:noProof/>
          </w:rPr>
          <w:fldChar w:fldCharType="end"/>
        </w:r>
      </w:p>
    </w:sdtContent>
  </w:sdt>
  <w:p w:rsidR="00490421" w:rsidRDefault="00490421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5313420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33DB5" w:rsidRDefault="00D539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13FB">
          <w:rPr>
            <w:noProof/>
          </w:rPr>
          <w:t>171</w:t>
        </w:r>
        <w:r>
          <w:rPr>
            <w:noProof/>
          </w:rPr>
          <w:fldChar w:fldCharType="end"/>
        </w:r>
      </w:p>
    </w:sdtContent>
  </w:sdt>
  <w:p w:rsidR="00A33DB5" w:rsidRDefault="00DE13FB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2691550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33DB5" w:rsidRDefault="00D539F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13FB">
          <w:rPr>
            <w:noProof/>
          </w:rPr>
          <w:t>147</w:t>
        </w:r>
        <w:r>
          <w:rPr>
            <w:noProof/>
          </w:rPr>
          <w:fldChar w:fldCharType="end"/>
        </w:r>
      </w:p>
    </w:sdtContent>
  </w:sdt>
  <w:p w:rsidR="00A33DB5" w:rsidRDefault="00DE13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539FE" w:rsidRDefault="00D539FE" w:rsidP="00490421">
      <w:pPr>
        <w:spacing w:after="0" w:line="240" w:lineRule="auto"/>
      </w:pPr>
      <w:r>
        <w:separator/>
      </w:r>
    </w:p>
  </w:footnote>
  <w:footnote w:type="continuationSeparator" w:id="0">
    <w:p w:rsidR="00D539FE" w:rsidRDefault="00D539FE" w:rsidP="0049042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13FB" w:rsidRDefault="00DE13FB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13FB" w:rsidRDefault="00DE13FB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E13FB" w:rsidRDefault="00DE13FB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33DB5" w:rsidRDefault="00DE13FB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3A3E4D"/>
    <w:multiLevelType w:val="hybridMultilevel"/>
    <w:tmpl w:val="BD1C8B7A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4A4F762F"/>
    <w:multiLevelType w:val="hybridMultilevel"/>
    <w:tmpl w:val="649E880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28F7108"/>
    <w:multiLevelType w:val="hybridMultilevel"/>
    <w:tmpl w:val="2F622CBE"/>
    <w:lvl w:ilvl="0" w:tplc="38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4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90421"/>
    <w:rsid w:val="001A2275"/>
    <w:rsid w:val="003E1F6A"/>
    <w:rsid w:val="00490421"/>
    <w:rsid w:val="0062482F"/>
    <w:rsid w:val="00A93469"/>
    <w:rsid w:val="00AB57DC"/>
    <w:rsid w:val="00B90B3B"/>
    <w:rsid w:val="00C21BF4"/>
    <w:rsid w:val="00CA6649"/>
    <w:rsid w:val="00D539FE"/>
    <w:rsid w:val="00DE13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421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0421"/>
    <w:pPr>
      <w:autoSpaceDE w:val="0"/>
      <w:autoSpaceDN w:val="0"/>
      <w:adjustRightInd w:val="0"/>
      <w:spacing w:after="0" w:line="240" w:lineRule="auto"/>
      <w:outlineLvl w:val="0"/>
    </w:pPr>
    <w:rPr>
      <w:rFonts w:ascii="Courier New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0421"/>
    <w:pPr>
      <w:autoSpaceDE w:val="0"/>
      <w:autoSpaceDN w:val="0"/>
      <w:adjustRightInd w:val="0"/>
      <w:spacing w:after="0" w:line="240" w:lineRule="auto"/>
      <w:outlineLvl w:val="1"/>
    </w:pPr>
    <w:rPr>
      <w:rFonts w:ascii="Courier New" w:hAnsi="Courier New" w:cs="Courier New"/>
      <w:b/>
      <w:bCs/>
      <w:i/>
      <w:iCs/>
      <w:color w:val="00000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0421"/>
    <w:pPr>
      <w:autoSpaceDE w:val="0"/>
      <w:autoSpaceDN w:val="0"/>
      <w:adjustRightInd w:val="0"/>
      <w:spacing w:after="0" w:line="240" w:lineRule="auto"/>
      <w:outlineLvl w:val="2"/>
    </w:pPr>
    <w:rPr>
      <w:rFonts w:ascii="Courier New" w:hAnsi="Courier New" w:cs="Courier New"/>
      <w:b/>
      <w:bCs/>
      <w:color w:val="000000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90421"/>
    <w:rPr>
      <w:rFonts w:ascii="Courier New" w:hAnsi="Courier New" w:cs="Courier New"/>
      <w:b/>
      <w:bCs/>
      <w:color w:val="000000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9"/>
    <w:rsid w:val="00490421"/>
    <w:rPr>
      <w:rFonts w:ascii="Courier New" w:hAnsi="Courier New" w:cs="Courier New"/>
      <w:b/>
      <w:bCs/>
      <w:i/>
      <w:iCs/>
      <w:color w:val="000000"/>
      <w:sz w:val="28"/>
      <w:szCs w:val="28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rsid w:val="00490421"/>
    <w:rPr>
      <w:rFonts w:ascii="Courier New" w:hAnsi="Courier New" w:cs="Courier New"/>
      <w:b/>
      <w:bCs/>
      <w:color w:val="000000"/>
      <w:sz w:val="26"/>
      <w:szCs w:val="26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04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490421"/>
    <w:rPr>
      <w:rFonts w:ascii="Tahoma" w:hAnsi="Tahoma" w:cs="Tahoma"/>
      <w:sz w:val="16"/>
      <w:szCs w:val="16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4904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4904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490421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4904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490421"/>
    <w:rPr>
      <w:b/>
      <w:bCs/>
      <w:sz w:val="20"/>
      <w:szCs w:val="20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904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0421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4904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0421"/>
    <w:rPr>
      <w:lang w:val="id-ID"/>
    </w:rPr>
  </w:style>
  <w:style w:type="table" w:styleId="TableGrid">
    <w:name w:val="Table Grid"/>
    <w:basedOn w:val="TableNormal"/>
    <w:uiPriority w:val="59"/>
    <w:rsid w:val="00490421"/>
    <w:pPr>
      <w:spacing w:after="0" w:line="240" w:lineRule="auto"/>
    </w:pPr>
    <w:rPr>
      <w:sz w:val="20"/>
      <w:szCs w:val="20"/>
      <w:lang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490421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490421"/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490421"/>
    <w:rPr>
      <w:color w:val="808080"/>
    </w:rPr>
  </w:style>
  <w:style w:type="paragraph" w:styleId="Revision">
    <w:name w:val="Revision"/>
    <w:hidden/>
    <w:uiPriority w:val="99"/>
    <w:semiHidden/>
    <w:rsid w:val="00490421"/>
    <w:pPr>
      <w:spacing w:after="0" w:line="240" w:lineRule="auto"/>
    </w:pPr>
    <w:rPr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490421"/>
    <w:pPr>
      <w:spacing w:line="240" w:lineRule="auto"/>
    </w:pPr>
    <w:rPr>
      <w:i/>
      <w:iCs/>
      <w:color w:val="1F497D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49042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490421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90421"/>
    <w:rPr>
      <w:color w:val="954F72"/>
      <w:u w:val="single"/>
    </w:rPr>
  </w:style>
  <w:style w:type="paragraph" w:customStyle="1" w:styleId="xl65">
    <w:name w:val="xl65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6">
    <w:name w:val="xl66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7">
    <w:name w:val="xl67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TableParagraph">
    <w:name w:val="Table Paragraph"/>
    <w:basedOn w:val="Normal"/>
    <w:uiPriority w:val="1"/>
    <w:qFormat/>
    <w:rsid w:val="00490421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" w:eastAsia="Arial" w:hAnsi="Arial" w:cs="Arial"/>
      <w:lang w:val="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annotation subject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90421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0421"/>
    <w:pPr>
      <w:autoSpaceDE w:val="0"/>
      <w:autoSpaceDN w:val="0"/>
      <w:adjustRightInd w:val="0"/>
      <w:spacing w:after="0" w:line="240" w:lineRule="auto"/>
      <w:outlineLvl w:val="0"/>
    </w:pPr>
    <w:rPr>
      <w:rFonts w:ascii="Courier New" w:hAnsi="Courier New" w:cs="Courier New"/>
      <w:b/>
      <w:bCs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90421"/>
    <w:pPr>
      <w:autoSpaceDE w:val="0"/>
      <w:autoSpaceDN w:val="0"/>
      <w:adjustRightInd w:val="0"/>
      <w:spacing w:after="0" w:line="240" w:lineRule="auto"/>
      <w:outlineLvl w:val="1"/>
    </w:pPr>
    <w:rPr>
      <w:rFonts w:ascii="Courier New" w:hAnsi="Courier New" w:cs="Courier New"/>
      <w:b/>
      <w:bCs/>
      <w:i/>
      <w:iCs/>
      <w:color w:val="000000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90421"/>
    <w:pPr>
      <w:autoSpaceDE w:val="0"/>
      <w:autoSpaceDN w:val="0"/>
      <w:adjustRightInd w:val="0"/>
      <w:spacing w:after="0" w:line="240" w:lineRule="auto"/>
      <w:outlineLvl w:val="2"/>
    </w:pPr>
    <w:rPr>
      <w:rFonts w:ascii="Courier New" w:hAnsi="Courier New" w:cs="Courier New"/>
      <w:b/>
      <w:bCs/>
      <w:color w:val="000000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90421"/>
    <w:rPr>
      <w:rFonts w:ascii="Courier New" w:hAnsi="Courier New" w:cs="Courier New"/>
      <w:b/>
      <w:bCs/>
      <w:color w:val="000000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9"/>
    <w:rsid w:val="00490421"/>
    <w:rPr>
      <w:rFonts w:ascii="Courier New" w:hAnsi="Courier New" w:cs="Courier New"/>
      <w:b/>
      <w:bCs/>
      <w:i/>
      <w:iCs/>
      <w:color w:val="000000"/>
      <w:sz w:val="28"/>
      <w:szCs w:val="28"/>
      <w:lang w:val="id-ID"/>
    </w:rPr>
  </w:style>
  <w:style w:type="character" w:customStyle="1" w:styleId="Heading3Char">
    <w:name w:val="Heading 3 Char"/>
    <w:basedOn w:val="DefaultParagraphFont"/>
    <w:link w:val="Heading3"/>
    <w:uiPriority w:val="99"/>
    <w:rsid w:val="00490421"/>
    <w:rPr>
      <w:rFonts w:ascii="Courier New" w:hAnsi="Courier New" w:cs="Courier New"/>
      <w:b/>
      <w:bCs/>
      <w:color w:val="000000"/>
      <w:sz w:val="26"/>
      <w:szCs w:val="26"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042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490421"/>
    <w:rPr>
      <w:rFonts w:ascii="Tahoma" w:hAnsi="Tahoma" w:cs="Tahoma"/>
      <w:sz w:val="16"/>
      <w:szCs w:val="16"/>
      <w:lang w:val="id-ID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4904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4904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490421"/>
    <w:rPr>
      <w:sz w:val="20"/>
      <w:szCs w:val="20"/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4904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490421"/>
    <w:rPr>
      <w:b/>
      <w:bCs/>
      <w:sz w:val="20"/>
      <w:szCs w:val="20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904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0421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49042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0421"/>
    <w:rPr>
      <w:lang w:val="id-ID"/>
    </w:rPr>
  </w:style>
  <w:style w:type="table" w:styleId="TableGrid">
    <w:name w:val="Table Grid"/>
    <w:basedOn w:val="TableNormal"/>
    <w:uiPriority w:val="59"/>
    <w:rsid w:val="00490421"/>
    <w:pPr>
      <w:spacing w:after="0" w:line="240" w:lineRule="auto"/>
    </w:pPr>
    <w:rPr>
      <w:sz w:val="20"/>
      <w:szCs w:val="20"/>
      <w:lang w:eastAsia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link w:val="ListParagraphChar"/>
    <w:uiPriority w:val="34"/>
    <w:qFormat/>
    <w:rsid w:val="00490421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490421"/>
    <w:rPr>
      <w:lang w:val="id-ID"/>
    </w:rPr>
  </w:style>
  <w:style w:type="character" w:styleId="PlaceholderText">
    <w:name w:val="Placeholder Text"/>
    <w:basedOn w:val="DefaultParagraphFont"/>
    <w:uiPriority w:val="99"/>
    <w:semiHidden/>
    <w:rsid w:val="00490421"/>
    <w:rPr>
      <w:color w:val="808080"/>
    </w:rPr>
  </w:style>
  <w:style w:type="paragraph" w:styleId="Revision">
    <w:name w:val="Revision"/>
    <w:hidden/>
    <w:uiPriority w:val="99"/>
    <w:semiHidden/>
    <w:rsid w:val="00490421"/>
    <w:pPr>
      <w:spacing w:after="0" w:line="240" w:lineRule="auto"/>
    </w:pPr>
    <w:rPr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490421"/>
    <w:pPr>
      <w:spacing w:line="240" w:lineRule="auto"/>
    </w:pPr>
    <w:rPr>
      <w:i/>
      <w:iCs/>
      <w:color w:val="1F497D" w:themeColor="text2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rsid w:val="0049042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490421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90421"/>
    <w:rPr>
      <w:color w:val="954F72"/>
      <w:u w:val="single"/>
    </w:rPr>
  </w:style>
  <w:style w:type="paragraph" w:customStyle="1" w:styleId="xl65">
    <w:name w:val="xl65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6">
    <w:name w:val="xl66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7">
    <w:name w:val="xl67"/>
    <w:basedOn w:val="Normal"/>
    <w:rsid w:val="0049042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TableParagraph">
    <w:name w:val="Table Paragraph"/>
    <w:basedOn w:val="Normal"/>
    <w:uiPriority w:val="1"/>
    <w:qFormat/>
    <w:rsid w:val="00490421"/>
    <w:pPr>
      <w:widowControl w:val="0"/>
      <w:autoSpaceDE w:val="0"/>
      <w:autoSpaceDN w:val="0"/>
      <w:spacing w:before="34" w:after="0" w:line="240" w:lineRule="auto"/>
      <w:ind w:right="95"/>
      <w:jc w:val="right"/>
    </w:pPr>
    <w:rPr>
      <w:rFonts w:ascii="Arial" w:eastAsia="Arial" w:hAnsi="Arial" w:cs="Arial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4.jpeg"/><Relationship Id="rId26" Type="http://schemas.openxmlformats.org/officeDocument/2006/relationships/image" Target="media/image12.jpeg"/><Relationship Id="rId3" Type="http://schemas.microsoft.com/office/2007/relationships/stylesWithEffects" Target="stylesWithEffects.xml"/><Relationship Id="rId21" Type="http://schemas.openxmlformats.org/officeDocument/2006/relationships/image" Target="media/image7.jpe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3.jpeg"/><Relationship Id="rId25" Type="http://schemas.openxmlformats.org/officeDocument/2006/relationships/image" Target="media/image11.jpeg"/><Relationship Id="rId2" Type="http://schemas.openxmlformats.org/officeDocument/2006/relationships/styles" Target="styles.xml"/><Relationship Id="rId16" Type="http://schemas.openxmlformats.org/officeDocument/2006/relationships/image" Target="media/image2.jpeg"/><Relationship Id="rId20" Type="http://schemas.openxmlformats.org/officeDocument/2006/relationships/image" Target="media/image6.jpeg"/><Relationship Id="rId29" Type="http://schemas.openxmlformats.org/officeDocument/2006/relationships/header" Target="header4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0.jpe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23" Type="http://schemas.openxmlformats.org/officeDocument/2006/relationships/image" Target="media/image9.jpeg"/><Relationship Id="rId28" Type="http://schemas.openxmlformats.org/officeDocument/2006/relationships/image" Target="media/image14.png"/><Relationship Id="rId10" Type="http://schemas.openxmlformats.org/officeDocument/2006/relationships/footer" Target="footer1.xml"/><Relationship Id="rId19" Type="http://schemas.openxmlformats.org/officeDocument/2006/relationships/image" Target="media/image5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oter" Target="footer4.xml"/><Relationship Id="rId22" Type="http://schemas.openxmlformats.org/officeDocument/2006/relationships/image" Target="media/image8.jpeg"/><Relationship Id="rId27" Type="http://schemas.openxmlformats.org/officeDocument/2006/relationships/image" Target="media/image13.jpeg"/><Relationship Id="rId30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8</Pages>
  <Words>11263</Words>
  <Characters>64203</Characters>
  <Application>Microsoft Office Word</Application>
  <DocSecurity>0</DocSecurity>
  <Lines>535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3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PC-Perpus</cp:lastModifiedBy>
  <cp:revision>3</cp:revision>
  <dcterms:created xsi:type="dcterms:W3CDTF">2023-02-14T02:16:00Z</dcterms:created>
  <dcterms:modified xsi:type="dcterms:W3CDTF">2023-02-15T01:56:00Z</dcterms:modified>
</cp:coreProperties>
</file>